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0DA933" w14:textId="0D8A3B6A" w:rsidR="00C05F32" w:rsidRDefault="003C2AC8" w:rsidP="00DB2D9D">
      <w:pPr>
        <w:spacing w:after="0" w:line="240" w:lineRule="auto"/>
        <w:rPr>
          <w:rFonts w:eastAsia="Times New Roman" w:cs="Times New Roman"/>
          <w:b/>
          <w:lang w:val="en-US"/>
        </w:rPr>
      </w:pPr>
      <w:r>
        <w:rPr>
          <w:rFonts w:eastAsia="Times New Roman" w:cs="Times New Roman"/>
          <w:b/>
          <w:lang w:val="en-US"/>
        </w:rPr>
        <w:t>S</w:t>
      </w:r>
      <w:r w:rsidR="00323399">
        <w:rPr>
          <w:rFonts w:eastAsia="Times New Roman" w:cs="Times New Roman"/>
          <w:b/>
          <w:lang w:val="en-US"/>
        </w:rPr>
        <w:t xml:space="preserve">perm characteristics in three </w:t>
      </w:r>
      <w:r>
        <w:rPr>
          <w:rFonts w:eastAsia="Times New Roman" w:cs="Times New Roman"/>
          <w:b/>
          <w:lang w:val="en-US"/>
        </w:rPr>
        <w:t xml:space="preserve">male </w:t>
      </w:r>
      <w:r w:rsidR="00323399">
        <w:rPr>
          <w:rFonts w:eastAsia="Times New Roman" w:cs="Times New Roman"/>
          <w:b/>
          <w:lang w:val="en-US"/>
        </w:rPr>
        <w:t>morphs</w:t>
      </w:r>
      <w:r>
        <w:rPr>
          <w:rFonts w:eastAsia="Times New Roman" w:cs="Times New Roman"/>
          <w:b/>
          <w:lang w:val="en-US"/>
        </w:rPr>
        <w:t xml:space="preserve"> of ruffs</w:t>
      </w:r>
    </w:p>
    <w:p w14:paraId="2AC9FAC8" w14:textId="77777777" w:rsidR="00DB2D9D" w:rsidRPr="00C05F32" w:rsidRDefault="00DB2D9D" w:rsidP="00DB2D9D">
      <w:pPr>
        <w:spacing w:after="0" w:line="240" w:lineRule="auto"/>
        <w:rPr>
          <w:rFonts w:eastAsia="Times New Roman" w:cs="Times New Roman"/>
          <w:b/>
          <w:lang w:val="en-US"/>
        </w:rPr>
      </w:pPr>
    </w:p>
    <w:p w14:paraId="0FA68EEF" w14:textId="77777777" w:rsidR="00C05F32" w:rsidRPr="00C05F32" w:rsidRDefault="00C05F32" w:rsidP="00DB2D9D">
      <w:pPr>
        <w:widowControl w:val="0"/>
        <w:pBdr>
          <w:top w:val="single" w:sz="4" w:space="1" w:color="BFBFBF" w:themeColor="background1" w:themeShade="BF"/>
        </w:pBdr>
        <w:autoSpaceDE w:val="0"/>
        <w:autoSpaceDN w:val="0"/>
        <w:adjustRightInd w:val="0"/>
        <w:spacing w:after="0" w:line="240" w:lineRule="auto"/>
        <w:rPr>
          <w:rFonts w:ascii="Calibri" w:eastAsia="Calibri" w:hAnsi="Calibri" w:cs="Calibri"/>
          <w:bCs/>
          <w:sz w:val="18"/>
          <w:szCs w:val="18"/>
          <w:lang w:val="en-US"/>
        </w:rPr>
      </w:pPr>
    </w:p>
    <w:p w14:paraId="762467E1" w14:textId="0FD164D3" w:rsidR="00323399" w:rsidRDefault="00323399" w:rsidP="00DB2D9D">
      <w:pPr>
        <w:spacing w:after="120" w:line="240" w:lineRule="auto"/>
        <w:ind w:right="567"/>
        <w:jc w:val="both"/>
        <w:rPr>
          <w:lang w:val="en-US"/>
        </w:rPr>
      </w:pPr>
      <w:r>
        <w:rPr>
          <w:lang w:val="en-US"/>
        </w:rPr>
        <w:t xml:space="preserve">The ruff </w:t>
      </w:r>
      <w:proofErr w:type="spellStart"/>
      <w:r w:rsidRPr="00323399">
        <w:rPr>
          <w:i/>
          <w:lang w:val="en-US"/>
        </w:rPr>
        <w:t>Calidris</w:t>
      </w:r>
      <w:proofErr w:type="spellEnd"/>
      <w:r w:rsidRPr="00323399">
        <w:rPr>
          <w:i/>
          <w:lang w:val="en-US"/>
        </w:rPr>
        <w:t xml:space="preserve"> </w:t>
      </w:r>
      <w:proofErr w:type="spellStart"/>
      <w:r w:rsidRPr="00323399">
        <w:rPr>
          <w:i/>
          <w:lang w:val="en-US"/>
        </w:rPr>
        <w:t>pugnax</w:t>
      </w:r>
      <w:proofErr w:type="spellEnd"/>
      <w:r>
        <w:rPr>
          <w:lang w:val="en-US"/>
        </w:rPr>
        <w:t xml:space="preserve">, a </w:t>
      </w:r>
      <w:proofErr w:type="spellStart"/>
      <w:r>
        <w:rPr>
          <w:lang w:val="en-US"/>
        </w:rPr>
        <w:t>lek</w:t>
      </w:r>
      <w:proofErr w:type="spellEnd"/>
      <w:r>
        <w:rPr>
          <w:lang w:val="en-US"/>
        </w:rPr>
        <w:t xml:space="preserve">-breeding shorebird, has unique mating system where three physiologically and behaviorally different male morphs compete for females </w:t>
      </w:r>
      <w:r>
        <w:rPr>
          <w:lang w:val="en-US"/>
        </w:rPr>
        <w:fldChar w:fldCharType="begin"/>
      </w:r>
      <w:r>
        <w:rPr>
          <w:lang w:val="en-US"/>
        </w:rPr>
        <w:instrText xml:space="preserve"> ADDIN EN.CITE &lt;EndNote&gt;&lt;Cite&gt;&lt;Author&gt;Taylor&lt;/Author&gt;&lt;Year&gt;2016&lt;/Year&gt;&lt;RecNum&gt;5192&lt;/RecNum&gt;&lt;DisplayText&gt;(Taylor and Campagna 2016)&lt;/DisplayText&gt;&lt;record&gt;&lt;rec-number&gt;5192&lt;/rec-number&gt;&lt;foreign-keys&gt;&lt;key app="EN" db-id="02a05raeyfsxs5ewe5zveet1xw92d5aze90r" timestamp="1469099879"&gt;5192&lt;/key&gt;&lt;/foreign-keys&gt;&lt;ref-type name="Journal Article"&gt;17&lt;/ref-type&gt;&lt;contributors&gt;&lt;authors&gt;&lt;author&gt;Taylor, Scott&lt;/author&gt;&lt;author&gt;Campagna, Leonardo&lt;/author&gt;&lt;/authors&gt;&lt;/contributors&gt;&lt;titles&gt;&lt;title&gt;Avian supergenes&lt;/title&gt;&lt;secondary-title&gt;Science&lt;/secondary-title&gt;&lt;/titles&gt;&lt;periodical&gt;&lt;full-title&gt;Science&lt;/full-title&gt;&lt;/periodical&gt;&lt;pages&gt;446-447&lt;/pages&gt;&lt;volume&gt;351&lt;/volume&gt;&lt;number&gt;6272&lt;/number&gt;&lt;dates&gt;&lt;year&gt;2016&lt;/year&gt;&lt;pub-dates&gt;&lt;date&gt;2016-01-29 00:00:00&lt;/date&gt;&lt;/pub-dates&gt;&lt;/dates&gt;&lt;urls&gt;&lt;related-urls&gt;&lt;url&gt;http://science.sciencemag.org/content/sci/351/6272/446.full.pdf&lt;/url&gt;&lt;/related-urls&gt;&lt;/urls&gt;&lt;electronic-resource-num&gt;10.1126/science.aae0389&lt;/electronic-resource-num&gt;&lt;/record&gt;&lt;/Cite&gt;&lt;/EndNote&gt;</w:instrText>
      </w:r>
      <w:r>
        <w:rPr>
          <w:lang w:val="en-US"/>
        </w:rPr>
        <w:fldChar w:fldCharType="separate"/>
      </w:r>
      <w:r>
        <w:rPr>
          <w:noProof/>
          <w:lang w:val="en-US"/>
        </w:rPr>
        <w:t>(Taylor and Campagna 2016)</w:t>
      </w:r>
      <w:r>
        <w:rPr>
          <w:lang w:val="en-US"/>
        </w:rPr>
        <w:fldChar w:fldCharType="end"/>
      </w:r>
      <w:r>
        <w:rPr>
          <w:lang w:val="en-US"/>
        </w:rPr>
        <w:t>. I</w:t>
      </w:r>
      <w:r w:rsidRPr="00323399">
        <w:rPr>
          <w:lang w:val="en-US"/>
        </w:rPr>
        <w:t xml:space="preserve">ndependent males (80 to 95% of the population) are dominant holders of display sites. Satellite males (5 to 20%) </w:t>
      </w:r>
      <w:r>
        <w:rPr>
          <w:lang w:val="en-US"/>
        </w:rPr>
        <w:t xml:space="preserve">do </w:t>
      </w:r>
      <w:r w:rsidRPr="00323399">
        <w:rPr>
          <w:lang w:val="en-US"/>
        </w:rPr>
        <w:t xml:space="preserve">not defend display sites, but </w:t>
      </w:r>
      <w:r>
        <w:rPr>
          <w:lang w:val="en-US"/>
        </w:rPr>
        <w:t>the</w:t>
      </w:r>
      <w:r w:rsidR="003C2AC8">
        <w:rPr>
          <w:lang w:val="en-US"/>
        </w:rPr>
        <w:t>ir</w:t>
      </w:r>
      <w:r>
        <w:rPr>
          <w:lang w:val="en-US"/>
        </w:rPr>
        <w:t xml:space="preserve"> presence on the </w:t>
      </w:r>
      <w:proofErr w:type="spellStart"/>
      <w:r>
        <w:rPr>
          <w:lang w:val="en-US"/>
        </w:rPr>
        <w:t>lek</w:t>
      </w:r>
      <w:proofErr w:type="spellEnd"/>
      <w:r w:rsidRPr="00323399">
        <w:rPr>
          <w:lang w:val="en-US"/>
        </w:rPr>
        <w:t xml:space="preserve"> assist</w:t>
      </w:r>
      <w:r w:rsidR="003C2AC8">
        <w:rPr>
          <w:lang w:val="en-US"/>
        </w:rPr>
        <w:t>s</w:t>
      </w:r>
      <w:r w:rsidRPr="00323399">
        <w:rPr>
          <w:lang w:val="en-US"/>
        </w:rPr>
        <w:t xml:space="preserve"> with female attraction and </w:t>
      </w:r>
      <w:r w:rsidR="003C2AC8">
        <w:rPr>
          <w:lang w:val="en-US"/>
        </w:rPr>
        <w:t>allows satellite males</w:t>
      </w:r>
      <w:r>
        <w:rPr>
          <w:lang w:val="en-US"/>
        </w:rPr>
        <w:t xml:space="preserve"> </w:t>
      </w:r>
      <w:r w:rsidRPr="00323399">
        <w:rPr>
          <w:lang w:val="en-US"/>
        </w:rPr>
        <w:t xml:space="preserve">to “steal” copulations. </w:t>
      </w:r>
      <w:proofErr w:type="spellStart"/>
      <w:r w:rsidRPr="00323399">
        <w:rPr>
          <w:lang w:val="en-US"/>
        </w:rPr>
        <w:t>Faeder</w:t>
      </w:r>
      <w:proofErr w:type="spellEnd"/>
      <w:r w:rsidRPr="00323399">
        <w:rPr>
          <w:lang w:val="en-US"/>
        </w:rPr>
        <w:t xml:space="preserve"> males (&lt;1%) mimic females in their plumage and smaller size and also </w:t>
      </w:r>
      <w:r>
        <w:rPr>
          <w:lang w:val="en-US"/>
        </w:rPr>
        <w:t>“</w:t>
      </w:r>
      <w:r w:rsidRPr="00323399">
        <w:rPr>
          <w:lang w:val="en-US"/>
        </w:rPr>
        <w:t>steal</w:t>
      </w:r>
      <w:r>
        <w:rPr>
          <w:lang w:val="en-US"/>
        </w:rPr>
        <w:t>”</w:t>
      </w:r>
      <w:r w:rsidRPr="00323399">
        <w:rPr>
          <w:lang w:val="en-US"/>
        </w:rPr>
        <w:t xml:space="preserve"> copulations.</w:t>
      </w:r>
      <w:r>
        <w:rPr>
          <w:lang w:val="en-US"/>
        </w:rPr>
        <w:t xml:space="preserve"> Given these different mating strategies, it is likely that the sperm characteristics of the three morphs will differ as well. We thus wish to investigate sperm morphology and motility of ruffs, using captive populations in Vancouver (Canada) and </w:t>
      </w:r>
      <w:proofErr w:type="spellStart"/>
      <w:r>
        <w:rPr>
          <w:lang w:val="en-US"/>
        </w:rPr>
        <w:t>Seewiesen</w:t>
      </w:r>
      <w:proofErr w:type="spellEnd"/>
      <w:r>
        <w:rPr>
          <w:lang w:val="en-US"/>
        </w:rPr>
        <w:t xml:space="preserve"> (Germany). </w:t>
      </w:r>
    </w:p>
    <w:p w14:paraId="46831650" w14:textId="46466637" w:rsidR="00323399" w:rsidRDefault="00323399" w:rsidP="00DB2D9D">
      <w:pPr>
        <w:spacing w:after="120" w:line="240" w:lineRule="auto"/>
        <w:ind w:right="567"/>
        <w:jc w:val="both"/>
        <w:rPr>
          <w:lang w:val="en-US"/>
        </w:rPr>
      </w:pPr>
      <w:r>
        <w:rPr>
          <w:lang w:val="en-US"/>
        </w:rPr>
        <w:t xml:space="preserve">We will first attempt sperm collection using abdominal massage (Vancouver, end of May 2018) to find out whether such samples contain plenty of sperm for biometry and motility measurements. In parallel, we will collaborate with prof. </w:t>
      </w:r>
      <w:proofErr w:type="spellStart"/>
      <w:r>
        <w:rPr>
          <w:lang w:val="en-US"/>
        </w:rPr>
        <w:t>Lierz</w:t>
      </w:r>
      <w:proofErr w:type="spellEnd"/>
      <w:r>
        <w:rPr>
          <w:lang w:val="en-US"/>
        </w:rPr>
        <w:t xml:space="preserve"> (University of Giessen) to test whether the novel sperm collection method </w:t>
      </w:r>
      <w:r>
        <w:rPr>
          <w:lang w:val="en-US"/>
        </w:rPr>
        <w:fldChar w:fldCharType="begin"/>
      </w:r>
      <w:r>
        <w:rPr>
          <w:lang w:val="en-US"/>
        </w:rPr>
        <w:instrText xml:space="preserve"> ADDIN EN.CITE &lt;EndNote&gt;&lt;Cite&gt;&lt;Author&gt;Lierz&lt;/Author&gt;&lt;Year&gt;2013&lt;/Year&gt;&lt;RecNum&gt;4534&lt;/RecNum&gt;&lt;DisplayText&gt;(Lierz&lt;style face="italic"&gt; et al.&lt;/style&gt; 2013)&lt;/DisplayText&gt;&lt;record&gt;&lt;rec-number&gt;4534&lt;/rec-number&gt;&lt;foreign-keys&gt;&lt;key app="EN" db-id="02a05raeyfsxs5ewe5zveet1xw92d5aze90r" timestamp="1436991173"&gt;4534&lt;/key&gt;&lt;key app="ENWeb" db-id=""&gt;0&lt;/key&gt;&lt;/foreign-keys&gt;&lt;ref-type name="Journal Article"&gt;17&lt;/ref-type&gt;&lt;contributors&gt;&lt;authors&gt;&lt;author&gt;Lierz, M.&lt;/author&gt;&lt;author&gt;Reinschmidt, M.&lt;/author&gt;&lt;author&gt;Muller, H.&lt;/author&gt;&lt;author&gt;Wink, M.&lt;/author&gt;&lt;author&gt;Neumann, D.&lt;/author&gt;&lt;/authors&gt;&lt;/contributors&gt;&lt;auth-address&gt;Clinic for Birds, Reptiles, Amphibians and Fish, Justus-Liebig University, Giessen, Frankfurter Str. 91-93, 35392 Giessen, Germany. michael.lierz@vetmed.uni-giessen.de&lt;/auth-address&gt;&lt;titles&gt;&lt;title&gt;A novel method for semen collection and artificial insemination in large parrots (Psittaciformes)&lt;/title&gt;&lt;secondary-title&gt;Sci Rep&lt;/secondary-title&gt;&lt;/titles&gt;&lt;periodical&gt;&lt;full-title&gt;Sci Rep&lt;/full-title&gt;&lt;/periodical&gt;&lt;pages&gt;2066&lt;/pages&gt;&lt;volume&gt;3&lt;/volume&gt;&lt;keywords&gt;&lt;keyword&gt;Animals&lt;/keyword&gt;&lt;keyword&gt;Insemination, Artificial/*veterinary&lt;/keyword&gt;&lt;keyword&gt;Male&lt;/keyword&gt;&lt;keyword&gt;Parrots/*physiology&lt;/keyword&gt;&lt;keyword&gt;*Semen&lt;/keyword&gt;&lt;/keywords&gt;&lt;dates&gt;&lt;year&gt;2013&lt;/year&gt;&lt;/dates&gt;&lt;isbn&gt;2045-2322 (Electronic)&amp;#xD;2045-2322 (Linking)&lt;/isbn&gt;&lt;accession-num&gt;23797622&lt;/accession-num&gt;&lt;urls&gt;&lt;related-urls&gt;&lt;url&gt;http://www.ncbi.nlm.nih.gov/pubmed/23797622&lt;/url&gt;&lt;/related-urls&gt;&lt;/urls&gt;&lt;custom2&gt;3691562&lt;/custom2&gt;&lt;electronic-resource-num&gt;10.1038/srep02066&lt;/electronic-resource-num&gt;&lt;/record&gt;&lt;/Cite&gt;&lt;/EndNote&gt;</w:instrText>
      </w:r>
      <w:r>
        <w:rPr>
          <w:lang w:val="en-US"/>
        </w:rPr>
        <w:fldChar w:fldCharType="separate"/>
      </w:r>
      <w:r>
        <w:rPr>
          <w:noProof/>
          <w:lang w:val="en-US"/>
        </w:rPr>
        <w:t>(Lierz</w:t>
      </w:r>
      <w:r w:rsidRPr="00323399">
        <w:rPr>
          <w:i/>
          <w:noProof/>
          <w:lang w:val="en-US"/>
        </w:rPr>
        <w:t xml:space="preserve"> et al.</w:t>
      </w:r>
      <w:r>
        <w:rPr>
          <w:noProof/>
          <w:lang w:val="en-US"/>
        </w:rPr>
        <w:t xml:space="preserve"> 2013)</w:t>
      </w:r>
      <w:r>
        <w:rPr>
          <w:lang w:val="en-US"/>
        </w:rPr>
        <w:fldChar w:fldCharType="end"/>
      </w:r>
      <w:r>
        <w:rPr>
          <w:lang w:val="en-US"/>
        </w:rPr>
        <w:t xml:space="preserve"> is applicable in ruffs by attempting sperm collection on ruffs in </w:t>
      </w:r>
      <w:proofErr w:type="spellStart"/>
      <w:r>
        <w:rPr>
          <w:lang w:val="en-US"/>
        </w:rPr>
        <w:t>Seewiesen</w:t>
      </w:r>
      <w:proofErr w:type="spellEnd"/>
      <w:r>
        <w:rPr>
          <w:lang w:val="en-US"/>
        </w:rPr>
        <w:t xml:space="preserve"> (as soon as the birds are in breeding condition in 2018). We will then evaluate the two methods. In case the ‘novel’ method is superior, we will collaborate with prof. </w:t>
      </w:r>
      <w:proofErr w:type="spellStart"/>
      <w:r>
        <w:rPr>
          <w:lang w:val="en-US"/>
        </w:rPr>
        <w:t>Lierz</w:t>
      </w:r>
      <w:proofErr w:type="spellEnd"/>
      <w:r>
        <w:rPr>
          <w:lang w:val="en-US"/>
        </w:rPr>
        <w:t xml:space="preserve"> to collect sperm in Vancouver or </w:t>
      </w:r>
      <w:proofErr w:type="spellStart"/>
      <w:r>
        <w:rPr>
          <w:lang w:val="en-US"/>
        </w:rPr>
        <w:t>Seewiesen</w:t>
      </w:r>
      <w:proofErr w:type="spellEnd"/>
      <w:r>
        <w:rPr>
          <w:lang w:val="en-US"/>
        </w:rPr>
        <w:t xml:space="preserve"> ruffs.</w:t>
      </w:r>
    </w:p>
    <w:p w14:paraId="4C1F31C2" w14:textId="77777777" w:rsidR="003C2AC8" w:rsidRPr="00C05F32" w:rsidRDefault="003C2AC8" w:rsidP="003C2AC8">
      <w:pPr>
        <w:spacing w:after="0" w:line="240" w:lineRule="auto"/>
        <w:rPr>
          <w:rFonts w:eastAsia="Times New Roman" w:cs="Times New Roman"/>
          <w:b/>
          <w:lang w:val="en-US"/>
        </w:rPr>
      </w:pPr>
    </w:p>
    <w:p w14:paraId="63C4BB09" w14:textId="77777777" w:rsidR="003C2AC8" w:rsidRPr="00C05F32" w:rsidRDefault="003C2AC8" w:rsidP="003C2AC8">
      <w:pPr>
        <w:widowControl w:val="0"/>
        <w:pBdr>
          <w:top w:val="single" w:sz="4" w:space="1" w:color="BFBFBF" w:themeColor="background1" w:themeShade="BF"/>
        </w:pBdr>
        <w:autoSpaceDE w:val="0"/>
        <w:autoSpaceDN w:val="0"/>
        <w:adjustRightInd w:val="0"/>
        <w:spacing w:after="0" w:line="240" w:lineRule="auto"/>
        <w:rPr>
          <w:rFonts w:ascii="Calibri" w:eastAsia="Calibri" w:hAnsi="Calibri" w:cs="Calibri"/>
          <w:bCs/>
          <w:sz w:val="18"/>
          <w:szCs w:val="18"/>
          <w:lang w:val="en-US"/>
        </w:rPr>
      </w:pPr>
    </w:p>
    <w:p w14:paraId="7C0C5C34" w14:textId="77777777" w:rsidR="003C2AC8" w:rsidRDefault="003C2AC8" w:rsidP="00DB2D9D">
      <w:pPr>
        <w:spacing w:after="120" w:line="240" w:lineRule="auto"/>
        <w:ind w:right="567"/>
        <w:rPr>
          <w:lang w:val="en-US"/>
        </w:rPr>
      </w:pPr>
    </w:p>
    <w:p w14:paraId="1F600CDC" w14:textId="3A6E8039" w:rsidR="00DB2D9D" w:rsidRDefault="003C2AC8" w:rsidP="00DB2D9D">
      <w:pPr>
        <w:spacing w:after="120" w:line="240" w:lineRule="auto"/>
        <w:ind w:right="567"/>
        <w:rPr>
          <w:lang w:val="en-US"/>
        </w:rPr>
      </w:pPr>
      <w:r>
        <w:rPr>
          <w:lang w:val="en-US"/>
        </w:rPr>
        <w:t>Parties involved</w:t>
      </w:r>
    </w:p>
    <w:p w14:paraId="2E2E1F2B" w14:textId="0025843D" w:rsidR="003C2AC8" w:rsidRPr="003C2AC8" w:rsidRDefault="003C2AC8" w:rsidP="00DB2D9D">
      <w:pPr>
        <w:spacing w:after="120" w:line="240" w:lineRule="auto"/>
        <w:ind w:right="567"/>
        <w:rPr>
          <w:lang w:val="en-US"/>
        </w:rPr>
      </w:pPr>
      <w:r w:rsidRPr="003C2AC8">
        <w:rPr>
          <w:lang w:val="en-US"/>
        </w:rPr>
        <w:t>Leading investigator: Marin Bulla (</w:t>
      </w:r>
      <w:proofErr w:type="spellStart"/>
      <w:r w:rsidRPr="003C2AC8">
        <w:rPr>
          <w:lang w:val="en-US"/>
        </w:rPr>
        <w:t>Seewiesen</w:t>
      </w:r>
      <w:proofErr w:type="spellEnd"/>
      <w:r w:rsidRPr="003C2AC8">
        <w:rPr>
          <w:lang w:val="en-US"/>
        </w:rPr>
        <w:t>)</w:t>
      </w:r>
    </w:p>
    <w:p w14:paraId="26C5A708" w14:textId="71583565" w:rsidR="003C2AC8" w:rsidRPr="003C2AC8" w:rsidRDefault="003C2AC8" w:rsidP="00DB2D9D">
      <w:pPr>
        <w:spacing w:after="120" w:line="240" w:lineRule="auto"/>
        <w:ind w:right="567"/>
        <w:rPr>
          <w:lang w:val="en-US"/>
        </w:rPr>
      </w:pPr>
      <w:proofErr w:type="spellStart"/>
      <w:r w:rsidRPr="003C2AC8">
        <w:rPr>
          <w:lang w:val="en-US"/>
        </w:rPr>
        <w:t>Seewiesen</w:t>
      </w:r>
      <w:proofErr w:type="spellEnd"/>
      <w:r w:rsidRPr="003C2AC8">
        <w:rPr>
          <w:lang w:val="en-US"/>
        </w:rPr>
        <w:t xml:space="preserve">: Bart </w:t>
      </w:r>
      <w:proofErr w:type="spellStart"/>
      <w:r w:rsidRPr="003C2AC8">
        <w:rPr>
          <w:lang w:val="en-US"/>
        </w:rPr>
        <w:t>Kempenaers</w:t>
      </w:r>
      <w:proofErr w:type="spellEnd"/>
      <w:r>
        <w:rPr>
          <w:lang w:val="en-US"/>
        </w:rPr>
        <w:t xml:space="preserve"> </w:t>
      </w:r>
    </w:p>
    <w:p w14:paraId="6CC294F8" w14:textId="77777777" w:rsidR="003C2AC8" w:rsidRDefault="003C2AC8" w:rsidP="00DB2D9D">
      <w:pPr>
        <w:spacing w:after="120" w:line="240" w:lineRule="auto"/>
        <w:ind w:right="567"/>
      </w:pPr>
      <w:r w:rsidRPr="003C2AC8">
        <w:t xml:space="preserve">Giessen: </w:t>
      </w:r>
      <w:r>
        <w:t>Michael Lierz</w:t>
      </w:r>
    </w:p>
    <w:p w14:paraId="6C29541B" w14:textId="77777777" w:rsidR="003C2AC8" w:rsidRPr="003C2AC8" w:rsidRDefault="003C2AC8" w:rsidP="00DB2D9D">
      <w:pPr>
        <w:spacing w:after="120" w:line="240" w:lineRule="auto"/>
        <w:ind w:right="567"/>
        <w:rPr>
          <w:lang w:val="en-US"/>
        </w:rPr>
      </w:pPr>
      <w:r w:rsidRPr="003C2AC8">
        <w:rPr>
          <w:lang w:val="en-US"/>
        </w:rPr>
        <w:t>Vancouver: David Lank</w:t>
      </w:r>
    </w:p>
    <w:p w14:paraId="624DA44A" w14:textId="3A4ECC9C" w:rsidR="003C2AC8" w:rsidRPr="003C2AC8" w:rsidRDefault="003C2AC8" w:rsidP="00DB2D9D">
      <w:pPr>
        <w:spacing w:after="120" w:line="240" w:lineRule="auto"/>
        <w:ind w:right="567"/>
        <w:rPr>
          <w:lang w:val="en-US"/>
        </w:rPr>
      </w:pPr>
      <w:r w:rsidRPr="003C2AC8">
        <w:rPr>
          <w:lang w:val="en-US"/>
        </w:rPr>
        <w:t>Motility measurem</w:t>
      </w:r>
      <w:r>
        <w:rPr>
          <w:lang w:val="en-US"/>
        </w:rPr>
        <w:t>en</w:t>
      </w:r>
      <w:r w:rsidRPr="003C2AC8">
        <w:rPr>
          <w:lang w:val="en-US"/>
        </w:rPr>
        <w:t>ts: Toma</w:t>
      </w:r>
      <w:bookmarkStart w:id="0" w:name="_GoBack"/>
      <w:bookmarkEnd w:id="0"/>
      <w:r w:rsidRPr="003C2AC8">
        <w:rPr>
          <w:lang w:val="en-US"/>
        </w:rPr>
        <w:t xml:space="preserve">s Albrecht (Czech University of Life Sciences) </w:t>
      </w:r>
    </w:p>
    <w:p w14:paraId="2D4826E8" w14:textId="77777777" w:rsidR="00DB2D9D" w:rsidRPr="003C2AC8" w:rsidRDefault="00DB2D9D" w:rsidP="00DB2D9D">
      <w:pPr>
        <w:spacing w:after="120" w:line="240" w:lineRule="auto"/>
        <w:ind w:right="567"/>
        <w:rPr>
          <w:lang w:val="en-US"/>
        </w:rPr>
      </w:pPr>
    </w:p>
    <w:p w14:paraId="7C3BD453" w14:textId="77777777" w:rsidR="00323399" w:rsidRPr="00323399" w:rsidRDefault="00DB2D9D" w:rsidP="00323399">
      <w:pPr>
        <w:pStyle w:val="EndNoteBibliography"/>
        <w:spacing w:after="0"/>
        <w:ind w:left="720" w:hanging="720"/>
      </w:pPr>
      <w:r w:rsidRPr="00DB2D9D">
        <w:rPr>
          <w:rFonts w:eastAsia="Calibri" w:cs="Arial"/>
          <w:szCs w:val="16"/>
        </w:rPr>
        <w:fldChar w:fldCharType="begin"/>
      </w:r>
      <w:r w:rsidRPr="00DB2D9D">
        <w:rPr>
          <w:rFonts w:eastAsia="Calibri" w:cs="Arial"/>
          <w:szCs w:val="16"/>
        </w:rPr>
        <w:instrText xml:space="preserve"> ADDIN EN.REFLIST </w:instrText>
      </w:r>
      <w:r w:rsidRPr="00DB2D9D">
        <w:rPr>
          <w:rFonts w:eastAsia="Calibri" w:cs="Arial"/>
          <w:szCs w:val="16"/>
        </w:rPr>
        <w:fldChar w:fldCharType="separate"/>
      </w:r>
      <w:r w:rsidR="00323399" w:rsidRPr="00323399">
        <w:t>Lierz M, Reinschmidt M, Muller H, Wink M, Neumann D. 2013. A novel method for semen collection and artificial insemination in large parrots (Psittaciformes). Sci Rep. 3:2066. 10.1038/srep02066.</w:t>
      </w:r>
    </w:p>
    <w:p w14:paraId="05B92419" w14:textId="77777777" w:rsidR="00323399" w:rsidRPr="00323399" w:rsidRDefault="00323399" w:rsidP="00323399">
      <w:pPr>
        <w:pStyle w:val="EndNoteBibliography"/>
        <w:ind w:left="720" w:hanging="720"/>
      </w:pPr>
      <w:r w:rsidRPr="00323399">
        <w:t>Taylor S, Campagna L. 2016. Avian supergenes. Science. 351:446-447. 10.1126/science.aae0389.</w:t>
      </w:r>
    </w:p>
    <w:p w14:paraId="6928EE41" w14:textId="570964E4" w:rsidR="00C422C3" w:rsidRPr="00645885" w:rsidRDefault="00DB2D9D" w:rsidP="00323399">
      <w:pPr>
        <w:spacing w:after="0" w:line="240" w:lineRule="auto"/>
        <w:ind w:right="567"/>
        <w:rPr>
          <w:rFonts w:eastAsia="Calibri" w:cs="Arial"/>
          <w:sz w:val="18"/>
          <w:szCs w:val="18"/>
          <w:lang w:val="en-US"/>
        </w:rPr>
      </w:pPr>
      <w:r w:rsidRPr="00DB2D9D">
        <w:rPr>
          <w:rFonts w:eastAsia="Calibri" w:cs="Arial"/>
          <w:sz w:val="16"/>
          <w:szCs w:val="16"/>
          <w:lang w:val="en-US"/>
        </w:rPr>
        <w:fldChar w:fldCharType="end"/>
      </w:r>
      <w:r w:rsidR="00323399" w:rsidRPr="00645885">
        <w:rPr>
          <w:rFonts w:eastAsia="Calibri" w:cs="Arial"/>
          <w:sz w:val="18"/>
          <w:szCs w:val="18"/>
          <w:lang w:val="en-US"/>
        </w:rPr>
        <w:t xml:space="preserve"> </w:t>
      </w:r>
    </w:p>
    <w:sectPr w:rsidR="00C422C3" w:rsidRPr="00645885" w:rsidSect="00DB2D9D">
      <w:footerReference w:type="default" r:id="rId9"/>
      <w:footnotePr>
        <w:numFmt w:val="chicago"/>
      </w:footnotePr>
      <w:pgSz w:w="11906" w:h="16838" w:code="9"/>
      <w:pgMar w:top="1418" w:right="1418" w:bottom="1418" w:left="1418" w:header="709" w:footer="709"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3D04ED" w15:done="0"/>
  <w15:commentEx w15:paraId="5C02BA76" w15:done="0"/>
  <w15:commentEx w15:paraId="0D184137" w15:done="0"/>
  <w15:commentEx w15:paraId="20858959" w15:done="0"/>
  <w15:commentEx w15:paraId="43D0FE9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8BF1D9" w14:textId="77777777" w:rsidR="0070469B" w:rsidRDefault="0070469B" w:rsidP="003B6B3F">
      <w:pPr>
        <w:spacing w:after="0" w:line="240" w:lineRule="auto"/>
      </w:pPr>
      <w:r>
        <w:separator/>
      </w:r>
    </w:p>
  </w:endnote>
  <w:endnote w:type="continuationSeparator" w:id="0">
    <w:p w14:paraId="5C2362FB" w14:textId="77777777" w:rsidR="0070469B" w:rsidRDefault="0070469B" w:rsidP="003B6B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8558137"/>
      <w:docPartObj>
        <w:docPartGallery w:val="Page Numbers (Bottom of Page)"/>
        <w:docPartUnique/>
      </w:docPartObj>
    </w:sdtPr>
    <w:sdtEndPr>
      <w:rPr>
        <w:noProof/>
        <w:sz w:val="20"/>
        <w:szCs w:val="20"/>
      </w:rPr>
    </w:sdtEndPr>
    <w:sdtContent>
      <w:p w14:paraId="1C5357AA" w14:textId="0F0B9A4B" w:rsidR="005C1353" w:rsidRPr="003B6B3F" w:rsidRDefault="005C1353">
        <w:pPr>
          <w:pStyle w:val="Footer"/>
          <w:jc w:val="right"/>
          <w:rPr>
            <w:sz w:val="20"/>
            <w:szCs w:val="20"/>
          </w:rPr>
        </w:pPr>
        <w:r w:rsidRPr="003B6B3F">
          <w:rPr>
            <w:sz w:val="20"/>
            <w:szCs w:val="20"/>
          </w:rPr>
          <w:fldChar w:fldCharType="begin"/>
        </w:r>
        <w:r w:rsidRPr="003B6B3F">
          <w:rPr>
            <w:sz w:val="20"/>
            <w:szCs w:val="20"/>
          </w:rPr>
          <w:instrText xml:space="preserve"> PAGE   \* MERGEFORMAT </w:instrText>
        </w:r>
        <w:r w:rsidRPr="003B6B3F">
          <w:rPr>
            <w:sz w:val="20"/>
            <w:szCs w:val="20"/>
          </w:rPr>
          <w:fldChar w:fldCharType="separate"/>
        </w:r>
        <w:r w:rsidR="003C2AC8">
          <w:rPr>
            <w:noProof/>
            <w:sz w:val="20"/>
            <w:szCs w:val="20"/>
          </w:rPr>
          <w:t>1</w:t>
        </w:r>
        <w:r w:rsidRPr="003B6B3F">
          <w:rPr>
            <w:noProof/>
            <w:sz w:val="20"/>
            <w:szCs w:val="20"/>
          </w:rPr>
          <w:fldChar w:fldCharType="end"/>
        </w:r>
      </w:p>
    </w:sdtContent>
  </w:sdt>
  <w:p w14:paraId="4456CEFA" w14:textId="77777777" w:rsidR="005C1353" w:rsidRDefault="005C135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289568" w14:textId="77777777" w:rsidR="0070469B" w:rsidRDefault="0070469B" w:rsidP="003B6B3F">
      <w:pPr>
        <w:spacing w:after="0" w:line="240" w:lineRule="auto"/>
      </w:pPr>
      <w:r>
        <w:separator/>
      </w:r>
    </w:p>
  </w:footnote>
  <w:footnote w:type="continuationSeparator" w:id="0">
    <w:p w14:paraId="3DB331BE" w14:textId="77777777" w:rsidR="0070469B" w:rsidRDefault="0070469B" w:rsidP="003B6B3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FB62E8E"/>
    <w:multiLevelType w:val="hybridMultilevel"/>
    <w:tmpl w:val="9BCA1C8A"/>
    <w:lvl w:ilvl="0" w:tplc="B490A752">
      <w:start w:val="2"/>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nsid w:val="2326137D"/>
    <w:multiLevelType w:val="hybridMultilevel"/>
    <w:tmpl w:val="99E0B0DC"/>
    <w:lvl w:ilvl="0" w:tplc="BC209A50">
      <w:start w:val="1"/>
      <w:numFmt w:val="decimal"/>
      <w:suff w:val="space"/>
      <w:lvlText w:val="%1."/>
      <w:lvlJc w:val="left"/>
      <w:pPr>
        <w:ind w:left="360" w:hanging="360"/>
      </w:pPr>
      <w:rPr>
        <w:rFonts w:asciiTheme="minorHAnsi" w:eastAsiaTheme="minorHAnsi" w:hAnsiTheme="minorHAnsi" w:cstheme="minorBidi"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nsid w:val="27994F9F"/>
    <w:multiLevelType w:val="hybridMultilevel"/>
    <w:tmpl w:val="CABAE1F4"/>
    <w:lvl w:ilvl="0" w:tplc="EDBE2158">
      <w:start w:val="1"/>
      <w:numFmt w:val="decimal"/>
      <w:suff w:val="space"/>
      <w:lvlText w:val="%1."/>
      <w:lvlJc w:val="left"/>
      <w:pPr>
        <w:ind w:left="1069" w:hanging="360"/>
      </w:pPr>
      <w:rPr>
        <w:rFonts w:asciiTheme="minorHAnsi" w:eastAsiaTheme="minorHAnsi" w:hAnsiTheme="minorHAnsi" w:cstheme="minorBidi" w:hint="default"/>
        <w:color w:val="auto"/>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3">
    <w:nsid w:val="3515136B"/>
    <w:multiLevelType w:val="hybridMultilevel"/>
    <w:tmpl w:val="F5347EA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B986610"/>
    <w:multiLevelType w:val="hybridMultilevel"/>
    <w:tmpl w:val="783890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CB35519"/>
    <w:multiLevelType w:val="hybridMultilevel"/>
    <w:tmpl w:val="69649B6A"/>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4E566C33"/>
    <w:multiLevelType w:val="hybridMultilevel"/>
    <w:tmpl w:val="8F9AB2B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7">
    <w:nsid w:val="56705046"/>
    <w:multiLevelType w:val="hybridMultilevel"/>
    <w:tmpl w:val="3914254E"/>
    <w:lvl w:ilvl="0" w:tplc="180CE830">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8">
    <w:nsid w:val="711E5C44"/>
    <w:multiLevelType w:val="hybridMultilevel"/>
    <w:tmpl w:val="D8BA1110"/>
    <w:lvl w:ilvl="0" w:tplc="1B1EA81C">
      <w:start w:val="1"/>
      <w:numFmt w:val="decimal"/>
      <w:lvlText w:val="%1."/>
      <w:lvlJc w:val="left"/>
      <w:pPr>
        <w:ind w:left="927" w:hanging="360"/>
      </w:pPr>
      <w:rPr>
        <w:rFonts w:hint="default"/>
      </w:rPr>
    </w:lvl>
    <w:lvl w:ilvl="1" w:tplc="04070019" w:tentative="1">
      <w:start w:val="1"/>
      <w:numFmt w:val="lowerLetter"/>
      <w:lvlText w:val="%2."/>
      <w:lvlJc w:val="left"/>
      <w:pPr>
        <w:ind w:left="1647" w:hanging="360"/>
      </w:pPr>
    </w:lvl>
    <w:lvl w:ilvl="2" w:tplc="0407001B" w:tentative="1">
      <w:start w:val="1"/>
      <w:numFmt w:val="lowerRoman"/>
      <w:lvlText w:val="%3."/>
      <w:lvlJc w:val="right"/>
      <w:pPr>
        <w:ind w:left="2367" w:hanging="180"/>
      </w:pPr>
    </w:lvl>
    <w:lvl w:ilvl="3" w:tplc="0407000F" w:tentative="1">
      <w:start w:val="1"/>
      <w:numFmt w:val="decimal"/>
      <w:lvlText w:val="%4."/>
      <w:lvlJc w:val="left"/>
      <w:pPr>
        <w:ind w:left="3087" w:hanging="360"/>
      </w:pPr>
    </w:lvl>
    <w:lvl w:ilvl="4" w:tplc="04070019" w:tentative="1">
      <w:start w:val="1"/>
      <w:numFmt w:val="lowerLetter"/>
      <w:lvlText w:val="%5."/>
      <w:lvlJc w:val="left"/>
      <w:pPr>
        <w:ind w:left="3807" w:hanging="360"/>
      </w:pPr>
    </w:lvl>
    <w:lvl w:ilvl="5" w:tplc="0407001B" w:tentative="1">
      <w:start w:val="1"/>
      <w:numFmt w:val="lowerRoman"/>
      <w:lvlText w:val="%6."/>
      <w:lvlJc w:val="right"/>
      <w:pPr>
        <w:ind w:left="4527" w:hanging="180"/>
      </w:pPr>
    </w:lvl>
    <w:lvl w:ilvl="6" w:tplc="0407000F" w:tentative="1">
      <w:start w:val="1"/>
      <w:numFmt w:val="decimal"/>
      <w:lvlText w:val="%7."/>
      <w:lvlJc w:val="left"/>
      <w:pPr>
        <w:ind w:left="5247" w:hanging="360"/>
      </w:pPr>
    </w:lvl>
    <w:lvl w:ilvl="7" w:tplc="04070019" w:tentative="1">
      <w:start w:val="1"/>
      <w:numFmt w:val="lowerLetter"/>
      <w:lvlText w:val="%8."/>
      <w:lvlJc w:val="left"/>
      <w:pPr>
        <w:ind w:left="5967" w:hanging="360"/>
      </w:pPr>
    </w:lvl>
    <w:lvl w:ilvl="8" w:tplc="0407001B" w:tentative="1">
      <w:start w:val="1"/>
      <w:numFmt w:val="lowerRoman"/>
      <w:lvlText w:val="%9."/>
      <w:lvlJc w:val="right"/>
      <w:pPr>
        <w:ind w:left="6687" w:hanging="180"/>
      </w:pPr>
    </w:lvl>
  </w:abstractNum>
  <w:abstractNum w:abstractNumId="9">
    <w:nsid w:val="72272558"/>
    <w:multiLevelType w:val="hybridMultilevel"/>
    <w:tmpl w:val="71287CD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5"/>
  </w:num>
  <w:num w:numId="6">
    <w:abstractNumId w:val="7"/>
  </w:num>
  <w:num w:numId="7">
    <w:abstractNumId w:val="8"/>
  </w:num>
  <w:num w:numId="8">
    <w:abstractNumId w:val="9"/>
  </w:num>
  <w:num w:numId="9">
    <w:abstractNumId w:val="4"/>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mpenaers">
    <w15:presenceInfo w15:providerId="None" w15:userId="Kempena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08"/>
  <w:hyphenationZone w:val="425"/>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ehavioral Ecology Copy&lt;/Style&gt;&lt;LeftDelim&gt;{&lt;/LeftDelim&gt;&lt;RightDelim&gt;}&lt;/RightDelim&gt;&lt;FontName&gt;Calibri&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a05raeyfsxs5ewe5zveet1xw92d5aze90r&quot;&gt;My EndNote Library&lt;record-ids&gt;&lt;item&gt;4534&lt;/item&gt;&lt;item&gt;5192&lt;/item&gt;&lt;/record-ids&gt;&lt;/item&gt;&lt;/Libraries&gt;"/>
  </w:docVars>
  <w:rsids>
    <w:rsidRoot w:val="009611F2"/>
    <w:rsid w:val="00000C1A"/>
    <w:rsid w:val="000011DE"/>
    <w:rsid w:val="00003CD4"/>
    <w:rsid w:val="000044ED"/>
    <w:rsid w:val="000055D6"/>
    <w:rsid w:val="000112E5"/>
    <w:rsid w:val="00013E22"/>
    <w:rsid w:val="00013ED2"/>
    <w:rsid w:val="00015229"/>
    <w:rsid w:val="000217FE"/>
    <w:rsid w:val="00023341"/>
    <w:rsid w:val="000250EE"/>
    <w:rsid w:val="00025A6D"/>
    <w:rsid w:val="00025C04"/>
    <w:rsid w:val="00037C3A"/>
    <w:rsid w:val="00040AF7"/>
    <w:rsid w:val="0004467A"/>
    <w:rsid w:val="000566D5"/>
    <w:rsid w:val="00056AAC"/>
    <w:rsid w:val="000571EA"/>
    <w:rsid w:val="000621E2"/>
    <w:rsid w:val="00067E3C"/>
    <w:rsid w:val="00071536"/>
    <w:rsid w:val="00071864"/>
    <w:rsid w:val="00076825"/>
    <w:rsid w:val="000862A2"/>
    <w:rsid w:val="000863CB"/>
    <w:rsid w:val="00091090"/>
    <w:rsid w:val="00094A8B"/>
    <w:rsid w:val="00094F5F"/>
    <w:rsid w:val="000953EA"/>
    <w:rsid w:val="000B1D5D"/>
    <w:rsid w:val="000B37AB"/>
    <w:rsid w:val="000C1317"/>
    <w:rsid w:val="000C3704"/>
    <w:rsid w:val="000C48C6"/>
    <w:rsid w:val="000C620F"/>
    <w:rsid w:val="000C7DA6"/>
    <w:rsid w:val="000F0F5C"/>
    <w:rsid w:val="000F3157"/>
    <w:rsid w:val="001009F0"/>
    <w:rsid w:val="00100B0A"/>
    <w:rsid w:val="0010345F"/>
    <w:rsid w:val="00104A10"/>
    <w:rsid w:val="001158CD"/>
    <w:rsid w:val="001173F4"/>
    <w:rsid w:val="00125C3F"/>
    <w:rsid w:val="0013145D"/>
    <w:rsid w:val="0013366D"/>
    <w:rsid w:val="001373D1"/>
    <w:rsid w:val="00142B9C"/>
    <w:rsid w:val="001440BA"/>
    <w:rsid w:val="0014620C"/>
    <w:rsid w:val="001468BC"/>
    <w:rsid w:val="00153308"/>
    <w:rsid w:val="00165402"/>
    <w:rsid w:val="00165708"/>
    <w:rsid w:val="0016763E"/>
    <w:rsid w:val="001709E2"/>
    <w:rsid w:val="00170EC6"/>
    <w:rsid w:val="00173447"/>
    <w:rsid w:val="00174384"/>
    <w:rsid w:val="0017639F"/>
    <w:rsid w:val="001803FB"/>
    <w:rsid w:val="00180EC8"/>
    <w:rsid w:val="0018129D"/>
    <w:rsid w:val="00191DFC"/>
    <w:rsid w:val="00192CE0"/>
    <w:rsid w:val="001A0DAF"/>
    <w:rsid w:val="001A2717"/>
    <w:rsid w:val="001A2AAD"/>
    <w:rsid w:val="001A58F7"/>
    <w:rsid w:val="001B072A"/>
    <w:rsid w:val="001B261F"/>
    <w:rsid w:val="001B5D3E"/>
    <w:rsid w:val="001C1C6A"/>
    <w:rsid w:val="001C1C84"/>
    <w:rsid w:val="001C37B2"/>
    <w:rsid w:val="001C7730"/>
    <w:rsid w:val="001C7E32"/>
    <w:rsid w:val="001D1273"/>
    <w:rsid w:val="001D145A"/>
    <w:rsid w:val="001D4914"/>
    <w:rsid w:val="001D5D46"/>
    <w:rsid w:val="001E5957"/>
    <w:rsid w:val="001E6947"/>
    <w:rsid w:val="001F05F8"/>
    <w:rsid w:val="0020004A"/>
    <w:rsid w:val="00200735"/>
    <w:rsid w:val="0020080B"/>
    <w:rsid w:val="00201B2C"/>
    <w:rsid w:val="00202E14"/>
    <w:rsid w:val="00207658"/>
    <w:rsid w:val="0021047B"/>
    <w:rsid w:val="00210EA8"/>
    <w:rsid w:val="002201CC"/>
    <w:rsid w:val="002205B1"/>
    <w:rsid w:val="002238A6"/>
    <w:rsid w:val="00233BDE"/>
    <w:rsid w:val="00235763"/>
    <w:rsid w:val="00235B2E"/>
    <w:rsid w:val="002401D1"/>
    <w:rsid w:val="00240B4C"/>
    <w:rsid w:val="0024477F"/>
    <w:rsid w:val="0025132B"/>
    <w:rsid w:val="002514AB"/>
    <w:rsid w:val="0026432E"/>
    <w:rsid w:val="002667E9"/>
    <w:rsid w:val="00266B9A"/>
    <w:rsid w:val="00266CA4"/>
    <w:rsid w:val="002677D3"/>
    <w:rsid w:val="00270EDA"/>
    <w:rsid w:val="00274856"/>
    <w:rsid w:val="00274AF5"/>
    <w:rsid w:val="002842AB"/>
    <w:rsid w:val="00284AE6"/>
    <w:rsid w:val="0028588E"/>
    <w:rsid w:val="00287227"/>
    <w:rsid w:val="002933F1"/>
    <w:rsid w:val="002957A6"/>
    <w:rsid w:val="00297D04"/>
    <w:rsid w:val="002A39CE"/>
    <w:rsid w:val="002A5E9A"/>
    <w:rsid w:val="002A7BCD"/>
    <w:rsid w:val="002B0A79"/>
    <w:rsid w:val="002B0F12"/>
    <w:rsid w:val="002B1EF8"/>
    <w:rsid w:val="002B5D56"/>
    <w:rsid w:val="002C5290"/>
    <w:rsid w:val="002D1EAF"/>
    <w:rsid w:val="002D2117"/>
    <w:rsid w:val="002D6443"/>
    <w:rsid w:val="002D7B38"/>
    <w:rsid w:val="002E3FE8"/>
    <w:rsid w:val="002E785C"/>
    <w:rsid w:val="002E7B52"/>
    <w:rsid w:val="002F1485"/>
    <w:rsid w:val="002F1F7C"/>
    <w:rsid w:val="002F3AAE"/>
    <w:rsid w:val="002F3B2A"/>
    <w:rsid w:val="002F511E"/>
    <w:rsid w:val="00304DA1"/>
    <w:rsid w:val="003068F4"/>
    <w:rsid w:val="00310CFF"/>
    <w:rsid w:val="003114C6"/>
    <w:rsid w:val="00315CD5"/>
    <w:rsid w:val="00321448"/>
    <w:rsid w:val="00323399"/>
    <w:rsid w:val="00326F56"/>
    <w:rsid w:val="0032785E"/>
    <w:rsid w:val="00331EEA"/>
    <w:rsid w:val="00333098"/>
    <w:rsid w:val="0033479E"/>
    <w:rsid w:val="00337F83"/>
    <w:rsid w:val="00340B51"/>
    <w:rsid w:val="003423FB"/>
    <w:rsid w:val="00343CE2"/>
    <w:rsid w:val="00343DEF"/>
    <w:rsid w:val="00347012"/>
    <w:rsid w:val="00347A6A"/>
    <w:rsid w:val="00347AA0"/>
    <w:rsid w:val="00350497"/>
    <w:rsid w:val="003511A3"/>
    <w:rsid w:val="00351C35"/>
    <w:rsid w:val="00352D59"/>
    <w:rsid w:val="0035565C"/>
    <w:rsid w:val="0035794A"/>
    <w:rsid w:val="00360109"/>
    <w:rsid w:val="00362F73"/>
    <w:rsid w:val="0037617D"/>
    <w:rsid w:val="0037676A"/>
    <w:rsid w:val="00377FBB"/>
    <w:rsid w:val="003A52BB"/>
    <w:rsid w:val="003A593F"/>
    <w:rsid w:val="003B6B3F"/>
    <w:rsid w:val="003C2AC8"/>
    <w:rsid w:val="003C2DF1"/>
    <w:rsid w:val="003C4DCA"/>
    <w:rsid w:val="003C4DD8"/>
    <w:rsid w:val="003C4E6F"/>
    <w:rsid w:val="003D0D9B"/>
    <w:rsid w:val="003D752B"/>
    <w:rsid w:val="003D76CC"/>
    <w:rsid w:val="003E6E2D"/>
    <w:rsid w:val="003F7FB9"/>
    <w:rsid w:val="0040148F"/>
    <w:rsid w:val="0040713A"/>
    <w:rsid w:val="004115CA"/>
    <w:rsid w:val="00415DDB"/>
    <w:rsid w:val="00420C74"/>
    <w:rsid w:val="00423A00"/>
    <w:rsid w:val="004255B3"/>
    <w:rsid w:val="00432FAD"/>
    <w:rsid w:val="004334FB"/>
    <w:rsid w:val="004449FF"/>
    <w:rsid w:val="00453C93"/>
    <w:rsid w:val="0045524E"/>
    <w:rsid w:val="004626DB"/>
    <w:rsid w:val="00464CFB"/>
    <w:rsid w:val="00465BE3"/>
    <w:rsid w:val="0047059A"/>
    <w:rsid w:val="00481960"/>
    <w:rsid w:val="00483432"/>
    <w:rsid w:val="00483AFF"/>
    <w:rsid w:val="004909A6"/>
    <w:rsid w:val="00491586"/>
    <w:rsid w:val="00492FC7"/>
    <w:rsid w:val="00493264"/>
    <w:rsid w:val="00493DD2"/>
    <w:rsid w:val="00497EA0"/>
    <w:rsid w:val="004A4FC3"/>
    <w:rsid w:val="004A7F0F"/>
    <w:rsid w:val="004B1DD7"/>
    <w:rsid w:val="004B6064"/>
    <w:rsid w:val="004D0791"/>
    <w:rsid w:val="004D2F0F"/>
    <w:rsid w:val="004D4681"/>
    <w:rsid w:val="004D5ACD"/>
    <w:rsid w:val="004E5CA3"/>
    <w:rsid w:val="004F309B"/>
    <w:rsid w:val="004F612C"/>
    <w:rsid w:val="00503439"/>
    <w:rsid w:val="00506CFB"/>
    <w:rsid w:val="00510B91"/>
    <w:rsid w:val="0051202A"/>
    <w:rsid w:val="00515090"/>
    <w:rsid w:val="005267BC"/>
    <w:rsid w:val="005315D5"/>
    <w:rsid w:val="0054034A"/>
    <w:rsid w:val="00542B27"/>
    <w:rsid w:val="00552B29"/>
    <w:rsid w:val="005532EC"/>
    <w:rsid w:val="0055400E"/>
    <w:rsid w:val="00557D89"/>
    <w:rsid w:val="00560CAD"/>
    <w:rsid w:val="00561D1F"/>
    <w:rsid w:val="00567C99"/>
    <w:rsid w:val="00572790"/>
    <w:rsid w:val="0059044C"/>
    <w:rsid w:val="0059049A"/>
    <w:rsid w:val="00594504"/>
    <w:rsid w:val="00597537"/>
    <w:rsid w:val="005A31C4"/>
    <w:rsid w:val="005A6B2E"/>
    <w:rsid w:val="005B02C9"/>
    <w:rsid w:val="005B76C5"/>
    <w:rsid w:val="005C1353"/>
    <w:rsid w:val="005C3F27"/>
    <w:rsid w:val="005D6E9B"/>
    <w:rsid w:val="005E041E"/>
    <w:rsid w:val="005E1D8E"/>
    <w:rsid w:val="005E336C"/>
    <w:rsid w:val="005E4A41"/>
    <w:rsid w:val="005F3B42"/>
    <w:rsid w:val="00601251"/>
    <w:rsid w:val="00601268"/>
    <w:rsid w:val="00602A8A"/>
    <w:rsid w:val="006036C8"/>
    <w:rsid w:val="006161AE"/>
    <w:rsid w:val="00631C93"/>
    <w:rsid w:val="0063470D"/>
    <w:rsid w:val="00636825"/>
    <w:rsid w:val="00643E11"/>
    <w:rsid w:val="00645885"/>
    <w:rsid w:val="00653111"/>
    <w:rsid w:val="00665ED6"/>
    <w:rsid w:val="00666012"/>
    <w:rsid w:val="0066732D"/>
    <w:rsid w:val="00673FE1"/>
    <w:rsid w:val="00677771"/>
    <w:rsid w:val="00677FCF"/>
    <w:rsid w:val="00682191"/>
    <w:rsid w:val="0068579F"/>
    <w:rsid w:val="00686BD3"/>
    <w:rsid w:val="00692602"/>
    <w:rsid w:val="006A0423"/>
    <w:rsid w:val="006A0ACD"/>
    <w:rsid w:val="006A4219"/>
    <w:rsid w:val="006B0E88"/>
    <w:rsid w:val="006B1E6B"/>
    <w:rsid w:val="006B22E4"/>
    <w:rsid w:val="006C2021"/>
    <w:rsid w:val="006C2973"/>
    <w:rsid w:val="006C325D"/>
    <w:rsid w:val="006C4643"/>
    <w:rsid w:val="006C6F7C"/>
    <w:rsid w:val="006D0747"/>
    <w:rsid w:val="006D0DA2"/>
    <w:rsid w:val="006D5F51"/>
    <w:rsid w:val="006D7991"/>
    <w:rsid w:val="006E664B"/>
    <w:rsid w:val="006F4DC1"/>
    <w:rsid w:val="00702A45"/>
    <w:rsid w:val="0070469B"/>
    <w:rsid w:val="007063C7"/>
    <w:rsid w:val="0070736C"/>
    <w:rsid w:val="00713430"/>
    <w:rsid w:val="00713D6B"/>
    <w:rsid w:val="00717AE9"/>
    <w:rsid w:val="00720411"/>
    <w:rsid w:val="007209E5"/>
    <w:rsid w:val="00722F2D"/>
    <w:rsid w:val="00733031"/>
    <w:rsid w:val="0073333E"/>
    <w:rsid w:val="00735B7A"/>
    <w:rsid w:val="0074060C"/>
    <w:rsid w:val="007410B8"/>
    <w:rsid w:val="007448C9"/>
    <w:rsid w:val="00745B61"/>
    <w:rsid w:val="00754B59"/>
    <w:rsid w:val="0075621E"/>
    <w:rsid w:val="007576AC"/>
    <w:rsid w:val="0076397A"/>
    <w:rsid w:val="00763C0C"/>
    <w:rsid w:val="007659F4"/>
    <w:rsid w:val="00765D61"/>
    <w:rsid w:val="00767737"/>
    <w:rsid w:val="00767DF9"/>
    <w:rsid w:val="00770809"/>
    <w:rsid w:val="007712B7"/>
    <w:rsid w:val="00772AE3"/>
    <w:rsid w:val="00775A17"/>
    <w:rsid w:val="00775E0E"/>
    <w:rsid w:val="00776347"/>
    <w:rsid w:val="00776414"/>
    <w:rsid w:val="00777F1E"/>
    <w:rsid w:val="007815FE"/>
    <w:rsid w:val="00783AEE"/>
    <w:rsid w:val="0078526C"/>
    <w:rsid w:val="007852A3"/>
    <w:rsid w:val="007928C3"/>
    <w:rsid w:val="007956BC"/>
    <w:rsid w:val="007A005C"/>
    <w:rsid w:val="007A0AB8"/>
    <w:rsid w:val="007A3428"/>
    <w:rsid w:val="007B17E5"/>
    <w:rsid w:val="007B29ED"/>
    <w:rsid w:val="007B2F6C"/>
    <w:rsid w:val="007C06F1"/>
    <w:rsid w:val="007C7670"/>
    <w:rsid w:val="007D116C"/>
    <w:rsid w:val="007D1B96"/>
    <w:rsid w:val="007D2418"/>
    <w:rsid w:val="007D5AB2"/>
    <w:rsid w:val="007E1428"/>
    <w:rsid w:val="007E764D"/>
    <w:rsid w:val="00802F23"/>
    <w:rsid w:val="00803824"/>
    <w:rsid w:val="00804DD6"/>
    <w:rsid w:val="0080582D"/>
    <w:rsid w:val="00806180"/>
    <w:rsid w:val="00806A6B"/>
    <w:rsid w:val="00814C8B"/>
    <w:rsid w:val="00831065"/>
    <w:rsid w:val="00833BB1"/>
    <w:rsid w:val="008375A8"/>
    <w:rsid w:val="0083796E"/>
    <w:rsid w:val="00843B59"/>
    <w:rsid w:val="00845B7C"/>
    <w:rsid w:val="00847F87"/>
    <w:rsid w:val="008541BE"/>
    <w:rsid w:val="00855C58"/>
    <w:rsid w:val="008600E5"/>
    <w:rsid w:val="00860F98"/>
    <w:rsid w:val="008611FE"/>
    <w:rsid w:val="008615F4"/>
    <w:rsid w:val="00863D85"/>
    <w:rsid w:val="00865D91"/>
    <w:rsid w:val="0086760C"/>
    <w:rsid w:val="008739FC"/>
    <w:rsid w:val="0087518D"/>
    <w:rsid w:val="008810AE"/>
    <w:rsid w:val="0088373F"/>
    <w:rsid w:val="008842B5"/>
    <w:rsid w:val="008871F2"/>
    <w:rsid w:val="0089083E"/>
    <w:rsid w:val="008923DF"/>
    <w:rsid w:val="008926AF"/>
    <w:rsid w:val="00895DB7"/>
    <w:rsid w:val="008963B2"/>
    <w:rsid w:val="0089641B"/>
    <w:rsid w:val="00896C55"/>
    <w:rsid w:val="008A1E4D"/>
    <w:rsid w:val="008A443D"/>
    <w:rsid w:val="008A7942"/>
    <w:rsid w:val="008A79EE"/>
    <w:rsid w:val="008B2317"/>
    <w:rsid w:val="008B6C24"/>
    <w:rsid w:val="008C0B0A"/>
    <w:rsid w:val="008C2373"/>
    <w:rsid w:val="008C4841"/>
    <w:rsid w:val="008C6AA1"/>
    <w:rsid w:val="008D0611"/>
    <w:rsid w:val="008D6DA3"/>
    <w:rsid w:val="008E080E"/>
    <w:rsid w:val="008E1208"/>
    <w:rsid w:val="008E6CD4"/>
    <w:rsid w:val="008F0462"/>
    <w:rsid w:val="008F321F"/>
    <w:rsid w:val="00911843"/>
    <w:rsid w:val="00912744"/>
    <w:rsid w:val="00915B01"/>
    <w:rsid w:val="00921931"/>
    <w:rsid w:val="00923E66"/>
    <w:rsid w:val="0092424C"/>
    <w:rsid w:val="00925485"/>
    <w:rsid w:val="0092616E"/>
    <w:rsid w:val="00930685"/>
    <w:rsid w:val="00937B46"/>
    <w:rsid w:val="009611F2"/>
    <w:rsid w:val="009703CA"/>
    <w:rsid w:val="00970AFD"/>
    <w:rsid w:val="0097751F"/>
    <w:rsid w:val="00984698"/>
    <w:rsid w:val="0098548C"/>
    <w:rsid w:val="00990015"/>
    <w:rsid w:val="009920EE"/>
    <w:rsid w:val="009922C5"/>
    <w:rsid w:val="00995D06"/>
    <w:rsid w:val="00997305"/>
    <w:rsid w:val="009A0642"/>
    <w:rsid w:val="009A0DE9"/>
    <w:rsid w:val="009A193C"/>
    <w:rsid w:val="009A4C07"/>
    <w:rsid w:val="009A6FAF"/>
    <w:rsid w:val="009B12D8"/>
    <w:rsid w:val="009B70CA"/>
    <w:rsid w:val="009C1CFD"/>
    <w:rsid w:val="009C3CDA"/>
    <w:rsid w:val="009C57F0"/>
    <w:rsid w:val="009C5E41"/>
    <w:rsid w:val="009C6A95"/>
    <w:rsid w:val="009D078F"/>
    <w:rsid w:val="009D08C7"/>
    <w:rsid w:val="009D18A7"/>
    <w:rsid w:val="009D203D"/>
    <w:rsid w:val="009D2697"/>
    <w:rsid w:val="009D4374"/>
    <w:rsid w:val="009E0591"/>
    <w:rsid w:val="009E0F5A"/>
    <w:rsid w:val="009E141A"/>
    <w:rsid w:val="009E1F15"/>
    <w:rsid w:val="009E3DF2"/>
    <w:rsid w:val="009F0DC6"/>
    <w:rsid w:val="009F190B"/>
    <w:rsid w:val="009F5D1E"/>
    <w:rsid w:val="009F78A0"/>
    <w:rsid w:val="00A02211"/>
    <w:rsid w:val="00A032BD"/>
    <w:rsid w:val="00A07D01"/>
    <w:rsid w:val="00A100B0"/>
    <w:rsid w:val="00A132CD"/>
    <w:rsid w:val="00A15D3A"/>
    <w:rsid w:val="00A17271"/>
    <w:rsid w:val="00A177BF"/>
    <w:rsid w:val="00A236A8"/>
    <w:rsid w:val="00A237B6"/>
    <w:rsid w:val="00A23891"/>
    <w:rsid w:val="00A260F8"/>
    <w:rsid w:val="00A274F9"/>
    <w:rsid w:val="00A31B93"/>
    <w:rsid w:val="00A3307F"/>
    <w:rsid w:val="00A365CB"/>
    <w:rsid w:val="00A46532"/>
    <w:rsid w:val="00A54306"/>
    <w:rsid w:val="00A63C28"/>
    <w:rsid w:val="00A6609E"/>
    <w:rsid w:val="00A7473D"/>
    <w:rsid w:val="00A74A9F"/>
    <w:rsid w:val="00A753C1"/>
    <w:rsid w:val="00A822CA"/>
    <w:rsid w:val="00A82C28"/>
    <w:rsid w:val="00A918C0"/>
    <w:rsid w:val="00A928BB"/>
    <w:rsid w:val="00A9497C"/>
    <w:rsid w:val="00A97DC2"/>
    <w:rsid w:val="00AA0924"/>
    <w:rsid w:val="00AA2F08"/>
    <w:rsid w:val="00AA49A3"/>
    <w:rsid w:val="00AB19B1"/>
    <w:rsid w:val="00AB1DC8"/>
    <w:rsid w:val="00AB7ADA"/>
    <w:rsid w:val="00AC005C"/>
    <w:rsid w:val="00AC0D0B"/>
    <w:rsid w:val="00AC41A8"/>
    <w:rsid w:val="00AC55EA"/>
    <w:rsid w:val="00AD0B1A"/>
    <w:rsid w:val="00AD170D"/>
    <w:rsid w:val="00AD2B4A"/>
    <w:rsid w:val="00AE0090"/>
    <w:rsid w:val="00AE0501"/>
    <w:rsid w:val="00AE48CA"/>
    <w:rsid w:val="00AE6567"/>
    <w:rsid w:val="00AF673D"/>
    <w:rsid w:val="00B00BDE"/>
    <w:rsid w:val="00B01D00"/>
    <w:rsid w:val="00B1058C"/>
    <w:rsid w:val="00B108E1"/>
    <w:rsid w:val="00B1104A"/>
    <w:rsid w:val="00B11F35"/>
    <w:rsid w:val="00B12F13"/>
    <w:rsid w:val="00B131DD"/>
    <w:rsid w:val="00B1545D"/>
    <w:rsid w:val="00B250CA"/>
    <w:rsid w:val="00B31F95"/>
    <w:rsid w:val="00B34FD6"/>
    <w:rsid w:val="00B51E53"/>
    <w:rsid w:val="00B54B0D"/>
    <w:rsid w:val="00B56166"/>
    <w:rsid w:val="00B63440"/>
    <w:rsid w:val="00B6625B"/>
    <w:rsid w:val="00B706D7"/>
    <w:rsid w:val="00B724E6"/>
    <w:rsid w:val="00B8548D"/>
    <w:rsid w:val="00B94443"/>
    <w:rsid w:val="00BA0840"/>
    <w:rsid w:val="00BA170A"/>
    <w:rsid w:val="00BA4EB2"/>
    <w:rsid w:val="00BA6458"/>
    <w:rsid w:val="00BB09E8"/>
    <w:rsid w:val="00BB27EF"/>
    <w:rsid w:val="00BB338A"/>
    <w:rsid w:val="00BB7545"/>
    <w:rsid w:val="00BC0D41"/>
    <w:rsid w:val="00BC1041"/>
    <w:rsid w:val="00BC1BDF"/>
    <w:rsid w:val="00BC40CA"/>
    <w:rsid w:val="00BC41A1"/>
    <w:rsid w:val="00BC69C8"/>
    <w:rsid w:val="00BD44B1"/>
    <w:rsid w:val="00BD7CCD"/>
    <w:rsid w:val="00BE0A0C"/>
    <w:rsid w:val="00BE543F"/>
    <w:rsid w:val="00BF15DF"/>
    <w:rsid w:val="00BF2534"/>
    <w:rsid w:val="00BF48CD"/>
    <w:rsid w:val="00BF4BF1"/>
    <w:rsid w:val="00BF67AF"/>
    <w:rsid w:val="00C05433"/>
    <w:rsid w:val="00C05C5D"/>
    <w:rsid w:val="00C05F32"/>
    <w:rsid w:val="00C1185B"/>
    <w:rsid w:val="00C12770"/>
    <w:rsid w:val="00C13EA0"/>
    <w:rsid w:val="00C14B74"/>
    <w:rsid w:val="00C165F6"/>
    <w:rsid w:val="00C20A87"/>
    <w:rsid w:val="00C267DE"/>
    <w:rsid w:val="00C35570"/>
    <w:rsid w:val="00C40CAC"/>
    <w:rsid w:val="00C41D7C"/>
    <w:rsid w:val="00C422C3"/>
    <w:rsid w:val="00C4651A"/>
    <w:rsid w:val="00C51ACD"/>
    <w:rsid w:val="00C525A1"/>
    <w:rsid w:val="00C52D0D"/>
    <w:rsid w:val="00C53F8C"/>
    <w:rsid w:val="00C55583"/>
    <w:rsid w:val="00C55F91"/>
    <w:rsid w:val="00C56956"/>
    <w:rsid w:val="00C61BD5"/>
    <w:rsid w:val="00C62225"/>
    <w:rsid w:val="00C7070A"/>
    <w:rsid w:val="00C77981"/>
    <w:rsid w:val="00C77FA1"/>
    <w:rsid w:val="00C872CE"/>
    <w:rsid w:val="00CA327F"/>
    <w:rsid w:val="00CA5CD0"/>
    <w:rsid w:val="00CA6132"/>
    <w:rsid w:val="00CA66FF"/>
    <w:rsid w:val="00CB6D03"/>
    <w:rsid w:val="00CB7673"/>
    <w:rsid w:val="00CC1D44"/>
    <w:rsid w:val="00CC3C8A"/>
    <w:rsid w:val="00CC7BE0"/>
    <w:rsid w:val="00CD2225"/>
    <w:rsid w:val="00CD6111"/>
    <w:rsid w:val="00CE206B"/>
    <w:rsid w:val="00CF0E80"/>
    <w:rsid w:val="00CF4637"/>
    <w:rsid w:val="00D0224E"/>
    <w:rsid w:val="00D02760"/>
    <w:rsid w:val="00D07B0B"/>
    <w:rsid w:val="00D1103D"/>
    <w:rsid w:val="00D16B57"/>
    <w:rsid w:val="00D24A20"/>
    <w:rsid w:val="00D34B34"/>
    <w:rsid w:val="00D3586C"/>
    <w:rsid w:val="00D41946"/>
    <w:rsid w:val="00D54E3C"/>
    <w:rsid w:val="00D64757"/>
    <w:rsid w:val="00D64E34"/>
    <w:rsid w:val="00D72179"/>
    <w:rsid w:val="00D74660"/>
    <w:rsid w:val="00D74ED8"/>
    <w:rsid w:val="00D75D63"/>
    <w:rsid w:val="00D76318"/>
    <w:rsid w:val="00D81F5F"/>
    <w:rsid w:val="00D84675"/>
    <w:rsid w:val="00D87D01"/>
    <w:rsid w:val="00D90210"/>
    <w:rsid w:val="00D907DA"/>
    <w:rsid w:val="00D94BAE"/>
    <w:rsid w:val="00D962A6"/>
    <w:rsid w:val="00DA03EA"/>
    <w:rsid w:val="00DA1680"/>
    <w:rsid w:val="00DA58CC"/>
    <w:rsid w:val="00DB19E4"/>
    <w:rsid w:val="00DB1C7D"/>
    <w:rsid w:val="00DB2D9D"/>
    <w:rsid w:val="00DB359E"/>
    <w:rsid w:val="00DB6CFC"/>
    <w:rsid w:val="00DB7250"/>
    <w:rsid w:val="00DB7BD6"/>
    <w:rsid w:val="00DC2A31"/>
    <w:rsid w:val="00DC4ECB"/>
    <w:rsid w:val="00DD0693"/>
    <w:rsid w:val="00DD18C0"/>
    <w:rsid w:val="00DD208B"/>
    <w:rsid w:val="00DD75AE"/>
    <w:rsid w:val="00DE07E3"/>
    <w:rsid w:val="00DE5659"/>
    <w:rsid w:val="00DF3752"/>
    <w:rsid w:val="00DF4402"/>
    <w:rsid w:val="00E058E6"/>
    <w:rsid w:val="00E077FA"/>
    <w:rsid w:val="00E13E98"/>
    <w:rsid w:val="00E14385"/>
    <w:rsid w:val="00E26217"/>
    <w:rsid w:val="00E27269"/>
    <w:rsid w:val="00E27950"/>
    <w:rsid w:val="00E35031"/>
    <w:rsid w:val="00E41306"/>
    <w:rsid w:val="00E44C84"/>
    <w:rsid w:val="00E632D7"/>
    <w:rsid w:val="00E66B65"/>
    <w:rsid w:val="00E70A15"/>
    <w:rsid w:val="00E70CED"/>
    <w:rsid w:val="00E71333"/>
    <w:rsid w:val="00E73C66"/>
    <w:rsid w:val="00E74C86"/>
    <w:rsid w:val="00E8108E"/>
    <w:rsid w:val="00E918D3"/>
    <w:rsid w:val="00EA3CE3"/>
    <w:rsid w:val="00EA455A"/>
    <w:rsid w:val="00EA457B"/>
    <w:rsid w:val="00EA72B5"/>
    <w:rsid w:val="00EB3085"/>
    <w:rsid w:val="00EB5D49"/>
    <w:rsid w:val="00EB6EC4"/>
    <w:rsid w:val="00EC244A"/>
    <w:rsid w:val="00EC2CB4"/>
    <w:rsid w:val="00EC3413"/>
    <w:rsid w:val="00EC4629"/>
    <w:rsid w:val="00ED1439"/>
    <w:rsid w:val="00ED39E9"/>
    <w:rsid w:val="00ED50D5"/>
    <w:rsid w:val="00EE4416"/>
    <w:rsid w:val="00EE45C3"/>
    <w:rsid w:val="00EE76DB"/>
    <w:rsid w:val="00EF0845"/>
    <w:rsid w:val="00EF5670"/>
    <w:rsid w:val="00EF6102"/>
    <w:rsid w:val="00F05A74"/>
    <w:rsid w:val="00F11DBD"/>
    <w:rsid w:val="00F12B8B"/>
    <w:rsid w:val="00F2155E"/>
    <w:rsid w:val="00F32BD8"/>
    <w:rsid w:val="00F33A45"/>
    <w:rsid w:val="00F3688E"/>
    <w:rsid w:val="00F4427A"/>
    <w:rsid w:val="00F44446"/>
    <w:rsid w:val="00F44BD9"/>
    <w:rsid w:val="00F511A9"/>
    <w:rsid w:val="00F5468C"/>
    <w:rsid w:val="00F61287"/>
    <w:rsid w:val="00F62440"/>
    <w:rsid w:val="00F62DFF"/>
    <w:rsid w:val="00F6306C"/>
    <w:rsid w:val="00F7187F"/>
    <w:rsid w:val="00F72B8E"/>
    <w:rsid w:val="00F770AD"/>
    <w:rsid w:val="00F8067B"/>
    <w:rsid w:val="00F836AB"/>
    <w:rsid w:val="00F91C19"/>
    <w:rsid w:val="00F92319"/>
    <w:rsid w:val="00F93B5E"/>
    <w:rsid w:val="00F93EBA"/>
    <w:rsid w:val="00F943C0"/>
    <w:rsid w:val="00FA70AE"/>
    <w:rsid w:val="00FB04F7"/>
    <w:rsid w:val="00FB4AFA"/>
    <w:rsid w:val="00FB6BC5"/>
    <w:rsid w:val="00FB6BF7"/>
    <w:rsid w:val="00FC249B"/>
    <w:rsid w:val="00FC61F1"/>
    <w:rsid w:val="00FD0CEA"/>
    <w:rsid w:val="00FD5207"/>
    <w:rsid w:val="00FD693E"/>
    <w:rsid w:val="00FD7F34"/>
    <w:rsid w:val="00FE4DF7"/>
    <w:rsid w:val="00FE5D13"/>
    <w:rsid w:val="00FF64A3"/>
    <w:rsid w:val="00FF7C0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8D6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AC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11F2"/>
    <w:pPr>
      <w:ind w:left="720"/>
      <w:contextualSpacing/>
    </w:pPr>
  </w:style>
  <w:style w:type="paragraph" w:customStyle="1" w:styleId="EndNoteBibliographyTitle">
    <w:name w:val="EndNote Bibliography Title"/>
    <w:basedOn w:val="Normal"/>
    <w:link w:val="EndNoteBibliographyTitleChar"/>
    <w:rsid w:val="00270EDA"/>
    <w:pPr>
      <w:spacing w:after="0"/>
      <w:jc w:val="center"/>
    </w:pPr>
    <w:rPr>
      <w:rFonts w:ascii="Calibri" w:hAnsi="Calibri"/>
      <w:noProof/>
      <w:sz w:val="16"/>
      <w:lang w:val="en-US"/>
    </w:rPr>
  </w:style>
  <w:style w:type="character" w:customStyle="1" w:styleId="EndNoteBibliographyTitleChar">
    <w:name w:val="EndNote Bibliography Title Char"/>
    <w:basedOn w:val="DefaultParagraphFont"/>
    <w:link w:val="EndNoteBibliographyTitle"/>
    <w:rsid w:val="00270EDA"/>
    <w:rPr>
      <w:rFonts w:ascii="Calibri" w:hAnsi="Calibri"/>
      <w:noProof/>
      <w:sz w:val="16"/>
      <w:lang w:val="en-US"/>
    </w:rPr>
  </w:style>
  <w:style w:type="paragraph" w:customStyle="1" w:styleId="EndNoteBibliography">
    <w:name w:val="EndNote Bibliography"/>
    <w:basedOn w:val="Normal"/>
    <w:link w:val="EndNoteBibliographyChar"/>
    <w:rsid w:val="00270EDA"/>
    <w:pPr>
      <w:spacing w:line="240" w:lineRule="auto"/>
    </w:pPr>
    <w:rPr>
      <w:rFonts w:ascii="Calibri" w:hAnsi="Calibri"/>
      <w:noProof/>
      <w:sz w:val="16"/>
      <w:lang w:val="en-US"/>
    </w:rPr>
  </w:style>
  <w:style w:type="character" w:customStyle="1" w:styleId="EndNoteBibliographyChar">
    <w:name w:val="EndNote Bibliography Char"/>
    <w:basedOn w:val="DefaultParagraphFont"/>
    <w:link w:val="EndNoteBibliography"/>
    <w:rsid w:val="00270EDA"/>
    <w:rPr>
      <w:rFonts w:ascii="Calibri" w:hAnsi="Calibri"/>
      <w:noProof/>
      <w:sz w:val="16"/>
      <w:lang w:val="en-US"/>
    </w:rPr>
  </w:style>
  <w:style w:type="character" w:styleId="Hyperlink">
    <w:name w:val="Hyperlink"/>
    <w:basedOn w:val="DefaultParagraphFont"/>
    <w:uiPriority w:val="99"/>
    <w:unhideWhenUsed/>
    <w:rsid w:val="00C41D7C"/>
    <w:rPr>
      <w:color w:val="0000FF" w:themeColor="hyperlink"/>
      <w:u w:val="single"/>
    </w:rPr>
  </w:style>
  <w:style w:type="character" w:styleId="CommentReference">
    <w:name w:val="annotation reference"/>
    <w:basedOn w:val="DefaultParagraphFont"/>
    <w:uiPriority w:val="99"/>
    <w:semiHidden/>
    <w:unhideWhenUsed/>
    <w:rsid w:val="00896C55"/>
    <w:rPr>
      <w:sz w:val="16"/>
      <w:szCs w:val="16"/>
    </w:rPr>
  </w:style>
  <w:style w:type="paragraph" w:styleId="CommentText">
    <w:name w:val="annotation text"/>
    <w:basedOn w:val="Normal"/>
    <w:link w:val="CommentTextChar"/>
    <w:uiPriority w:val="99"/>
    <w:unhideWhenUsed/>
    <w:rsid w:val="00896C55"/>
    <w:pPr>
      <w:spacing w:line="240" w:lineRule="auto"/>
    </w:pPr>
    <w:rPr>
      <w:sz w:val="20"/>
      <w:szCs w:val="20"/>
    </w:rPr>
  </w:style>
  <w:style w:type="character" w:customStyle="1" w:styleId="CommentTextChar">
    <w:name w:val="Comment Text Char"/>
    <w:basedOn w:val="DefaultParagraphFont"/>
    <w:link w:val="CommentText"/>
    <w:uiPriority w:val="99"/>
    <w:rsid w:val="00896C55"/>
    <w:rPr>
      <w:sz w:val="20"/>
      <w:szCs w:val="20"/>
    </w:rPr>
  </w:style>
  <w:style w:type="paragraph" w:styleId="CommentSubject">
    <w:name w:val="annotation subject"/>
    <w:basedOn w:val="CommentText"/>
    <w:next w:val="CommentText"/>
    <w:link w:val="CommentSubjectChar"/>
    <w:uiPriority w:val="99"/>
    <w:semiHidden/>
    <w:unhideWhenUsed/>
    <w:rsid w:val="00896C55"/>
    <w:rPr>
      <w:b/>
      <w:bCs/>
    </w:rPr>
  </w:style>
  <w:style w:type="character" w:customStyle="1" w:styleId="CommentSubjectChar">
    <w:name w:val="Comment Subject Char"/>
    <w:basedOn w:val="CommentTextChar"/>
    <w:link w:val="CommentSubject"/>
    <w:uiPriority w:val="99"/>
    <w:semiHidden/>
    <w:rsid w:val="00896C55"/>
    <w:rPr>
      <w:b/>
      <w:bCs/>
      <w:sz w:val="20"/>
      <w:szCs w:val="20"/>
    </w:rPr>
  </w:style>
  <w:style w:type="paragraph" w:styleId="BalloonText">
    <w:name w:val="Balloon Text"/>
    <w:basedOn w:val="Normal"/>
    <w:link w:val="BalloonTextChar"/>
    <w:uiPriority w:val="99"/>
    <w:semiHidden/>
    <w:unhideWhenUsed/>
    <w:rsid w:val="00896C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C55"/>
    <w:rPr>
      <w:rFonts w:ascii="Tahoma" w:hAnsi="Tahoma" w:cs="Tahoma"/>
      <w:sz w:val="16"/>
      <w:szCs w:val="16"/>
    </w:rPr>
  </w:style>
  <w:style w:type="paragraph" w:customStyle="1" w:styleId="Headingmain">
    <w:name w:val="Heading main"/>
    <w:basedOn w:val="Normal"/>
    <w:link w:val="HeadingmainChar"/>
    <w:qFormat/>
    <w:rsid w:val="00E13E98"/>
    <w:pPr>
      <w:spacing w:after="120" w:line="240" w:lineRule="auto"/>
    </w:pPr>
    <w:rPr>
      <w:caps/>
      <w:lang w:val="en-US"/>
    </w:rPr>
  </w:style>
  <w:style w:type="character" w:customStyle="1" w:styleId="HeadingmainChar">
    <w:name w:val="Heading main Char"/>
    <w:basedOn w:val="DefaultParagraphFont"/>
    <w:link w:val="Headingmain"/>
    <w:rsid w:val="00E13E98"/>
    <w:rPr>
      <w:caps/>
      <w:lang w:val="en-US"/>
    </w:rPr>
  </w:style>
  <w:style w:type="paragraph" w:customStyle="1" w:styleId="Maintext">
    <w:name w:val="Main text"/>
    <w:basedOn w:val="Normal"/>
    <w:link w:val="MaintextChar"/>
    <w:qFormat/>
    <w:rsid w:val="00E13E98"/>
    <w:pPr>
      <w:spacing w:after="120" w:line="240" w:lineRule="auto"/>
    </w:pPr>
    <w:rPr>
      <w:rFonts w:cs="Arial"/>
      <w:lang w:val="en-US"/>
    </w:rPr>
  </w:style>
  <w:style w:type="character" w:customStyle="1" w:styleId="MaintextChar">
    <w:name w:val="Main text Char"/>
    <w:basedOn w:val="DefaultParagraphFont"/>
    <w:link w:val="Maintext"/>
    <w:rsid w:val="00E13E98"/>
    <w:rPr>
      <w:rFonts w:cs="Arial"/>
      <w:lang w:val="en-US"/>
    </w:rPr>
  </w:style>
  <w:style w:type="paragraph" w:styleId="Header">
    <w:name w:val="header"/>
    <w:basedOn w:val="Normal"/>
    <w:link w:val="HeaderChar"/>
    <w:uiPriority w:val="99"/>
    <w:unhideWhenUsed/>
    <w:rsid w:val="003B6B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B3F"/>
  </w:style>
  <w:style w:type="paragraph" w:styleId="Footer">
    <w:name w:val="footer"/>
    <w:basedOn w:val="Normal"/>
    <w:link w:val="FooterChar"/>
    <w:uiPriority w:val="99"/>
    <w:unhideWhenUsed/>
    <w:rsid w:val="003B6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B3F"/>
  </w:style>
  <w:style w:type="paragraph" w:styleId="FootnoteText">
    <w:name w:val="footnote text"/>
    <w:basedOn w:val="Normal"/>
    <w:link w:val="FootnoteTextChar"/>
    <w:uiPriority w:val="99"/>
    <w:semiHidden/>
    <w:unhideWhenUsed/>
    <w:rsid w:val="00BA08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0840"/>
    <w:rPr>
      <w:sz w:val="20"/>
      <w:szCs w:val="20"/>
    </w:rPr>
  </w:style>
  <w:style w:type="character" w:styleId="FootnoteReference">
    <w:name w:val="footnote reference"/>
    <w:basedOn w:val="DefaultParagraphFont"/>
    <w:uiPriority w:val="99"/>
    <w:semiHidden/>
    <w:unhideWhenUsed/>
    <w:rsid w:val="00BA0840"/>
    <w:rPr>
      <w:vertAlign w:val="superscript"/>
    </w:rPr>
  </w:style>
  <w:style w:type="paragraph" w:styleId="Revision">
    <w:name w:val="Revision"/>
    <w:hidden/>
    <w:uiPriority w:val="99"/>
    <w:semiHidden/>
    <w:rsid w:val="007D5AB2"/>
    <w:pPr>
      <w:spacing w:after="0" w:line="240" w:lineRule="auto"/>
    </w:pPr>
  </w:style>
  <w:style w:type="paragraph" w:customStyle="1" w:styleId="BEHeading1">
    <w:name w:val="BE_Heading_1"/>
    <w:basedOn w:val="Normal"/>
    <w:link w:val="BEHeading1Char"/>
    <w:qFormat/>
    <w:rsid w:val="00F11DBD"/>
    <w:pPr>
      <w:spacing w:after="0" w:line="480" w:lineRule="auto"/>
      <w:contextualSpacing/>
      <w:outlineLvl w:val="0"/>
    </w:pPr>
    <w:rPr>
      <w:rFonts w:ascii="Calibri" w:eastAsia="Calibri" w:hAnsi="Calibri" w:cs="Times New Roman"/>
      <w:b/>
      <w:caps/>
      <w:lang w:val="en-US"/>
    </w:rPr>
  </w:style>
  <w:style w:type="character" w:customStyle="1" w:styleId="BEHeading1Char">
    <w:name w:val="BE_Heading_1 Char"/>
    <w:link w:val="BEHeading1"/>
    <w:rsid w:val="00F11DBD"/>
    <w:rPr>
      <w:rFonts w:ascii="Calibri" w:eastAsia="Calibri" w:hAnsi="Calibri" w:cs="Times New Roman"/>
      <w:b/>
      <w:caps/>
      <w:lang w:val="en-US"/>
    </w:rPr>
  </w:style>
  <w:style w:type="paragraph" w:customStyle="1" w:styleId="BEheading10">
    <w:name w:val="BE_heading_1"/>
    <w:basedOn w:val="Normal"/>
    <w:link w:val="BEheading1Char0"/>
    <w:qFormat/>
    <w:rsid w:val="00F11DBD"/>
    <w:pPr>
      <w:spacing w:after="0" w:line="480" w:lineRule="auto"/>
      <w:contextualSpacing/>
      <w:outlineLvl w:val="0"/>
    </w:pPr>
    <w:rPr>
      <w:rFonts w:ascii="Calibri" w:eastAsia="Times New Roman" w:hAnsi="Calibri" w:cs="Times New Roman"/>
      <w:b/>
      <w:caps/>
      <w:sz w:val="20"/>
      <w:szCs w:val="20"/>
      <w:lang w:val="en-US"/>
    </w:rPr>
  </w:style>
  <w:style w:type="character" w:customStyle="1" w:styleId="BEheading1Char0">
    <w:name w:val="BE_heading_1 Char"/>
    <w:link w:val="BEheading10"/>
    <w:rsid w:val="00F11DBD"/>
    <w:rPr>
      <w:rFonts w:ascii="Calibri" w:eastAsia="Times New Roman" w:hAnsi="Calibri" w:cs="Times New Roman"/>
      <w:b/>
      <w:caps/>
      <w:sz w:val="20"/>
      <w:szCs w:val="20"/>
      <w:lang w:val="en-US"/>
    </w:rPr>
  </w:style>
  <w:style w:type="paragraph" w:customStyle="1" w:styleId="BEFootnote-figure">
    <w:name w:val="BE Footnote - figure"/>
    <w:basedOn w:val="Normal"/>
    <w:link w:val="BEFootnote-figureChar"/>
    <w:qFormat/>
    <w:rsid w:val="00F11DBD"/>
    <w:pPr>
      <w:spacing w:after="0" w:line="360" w:lineRule="auto"/>
      <w:contextualSpacing/>
    </w:pPr>
    <w:rPr>
      <w:rFonts w:ascii="Calibri" w:eastAsia="Calibri" w:hAnsi="Calibri" w:cs="Times New Roman"/>
      <w:sz w:val="18"/>
      <w:szCs w:val="18"/>
      <w:lang w:val="en-US"/>
    </w:rPr>
  </w:style>
  <w:style w:type="character" w:customStyle="1" w:styleId="BEFootnote-figureChar">
    <w:name w:val="BE Footnote - figure Char"/>
    <w:link w:val="BEFootnote-figure"/>
    <w:rsid w:val="00F11DBD"/>
    <w:rPr>
      <w:rFonts w:ascii="Calibri" w:eastAsia="Calibri" w:hAnsi="Calibri" w:cs="Times New Roman"/>
      <w:sz w:val="18"/>
      <w:szCs w:val="18"/>
      <w:lang w:val="en-US"/>
    </w:rPr>
  </w:style>
  <w:style w:type="character" w:styleId="LineNumber">
    <w:name w:val="line number"/>
    <w:basedOn w:val="DefaultParagraphFont"/>
    <w:uiPriority w:val="99"/>
    <w:semiHidden/>
    <w:unhideWhenUsed/>
    <w:rsid w:val="001314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2AC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11F2"/>
    <w:pPr>
      <w:ind w:left="720"/>
      <w:contextualSpacing/>
    </w:pPr>
  </w:style>
  <w:style w:type="paragraph" w:customStyle="1" w:styleId="EndNoteBibliographyTitle">
    <w:name w:val="EndNote Bibliography Title"/>
    <w:basedOn w:val="Normal"/>
    <w:link w:val="EndNoteBibliographyTitleChar"/>
    <w:rsid w:val="00270EDA"/>
    <w:pPr>
      <w:spacing w:after="0"/>
      <w:jc w:val="center"/>
    </w:pPr>
    <w:rPr>
      <w:rFonts w:ascii="Calibri" w:hAnsi="Calibri"/>
      <w:noProof/>
      <w:sz w:val="16"/>
      <w:lang w:val="en-US"/>
    </w:rPr>
  </w:style>
  <w:style w:type="character" w:customStyle="1" w:styleId="EndNoteBibliographyTitleChar">
    <w:name w:val="EndNote Bibliography Title Char"/>
    <w:basedOn w:val="DefaultParagraphFont"/>
    <w:link w:val="EndNoteBibliographyTitle"/>
    <w:rsid w:val="00270EDA"/>
    <w:rPr>
      <w:rFonts w:ascii="Calibri" w:hAnsi="Calibri"/>
      <w:noProof/>
      <w:sz w:val="16"/>
      <w:lang w:val="en-US"/>
    </w:rPr>
  </w:style>
  <w:style w:type="paragraph" w:customStyle="1" w:styleId="EndNoteBibliography">
    <w:name w:val="EndNote Bibliography"/>
    <w:basedOn w:val="Normal"/>
    <w:link w:val="EndNoteBibliographyChar"/>
    <w:rsid w:val="00270EDA"/>
    <w:pPr>
      <w:spacing w:line="240" w:lineRule="auto"/>
    </w:pPr>
    <w:rPr>
      <w:rFonts w:ascii="Calibri" w:hAnsi="Calibri"/>
      <w:noProof/>
      <w:sz w:val="16"/>
      <w:lang w:val="en-US"/>
    </w:rPr>
  </w:style>
  <w:style w:type="character" w:customStyle="1" w:styleId="EndNoteBibliographyChar">
    <w:name w:val="EndNote Bibliography Char"/>
    <w:basedOn w:val="DefaultParagraphFont"/>
    <w:link w:val="EndNoteBibliography"/>
    <w:rsid w:val="00270EDA"/>
    <w:rPr>
      <w:rFonts w:ascii="Calibri" w:hAnsi="Calibri"/>
      <w:noProof/>
      <w:sz w:val="16"/>
      <w:lang w:val="en-US"/>
    </w:rPr>
  </w:style>
  <w:style w:type="character" w:styleId="Hyperlink">
    <w:name w:val="Hyperlink"/>
    <w:basedOn w:val="DefaultParagraphFont"/>
    <w:uiPriority w:val="99"/>
    <w:unhideWhenUsed/>
    <w:rsid w:val="00C41D7C"/>
    <w:rPr>
      <w:color w:val="0000FF" w:themeColor="hyperlink"/>
      <w:u w:val="single"/>
    </w:rPr>
  </w:style>
  <w:style w:type="character" w:styleId="CommentReference">
    <w:name w:val="annotation reference"/>
    <w:basedOn w:val="DefaultParagraphFont"/>
    <w:uiPriority w:val="99"/>
    <w:semiHidden/>
    <w:unhideWhenUsed/>
    <w:rsid w:val="00896C55"/>
    <w:rPr>
      <w:sz w:val="16"/>
      <w:szCs w:val="16"/>
    </w:rPr>
  </w:style>
  <w:style w:type="paragraph" w:styleId="CommentText">
    <w:name w:val="annotation text"/>
    <w:basedOn w:val="Normal"/>
    <w:link w:val="CommentTextChar"/>
    <w:uiPriority w:val="99"/>
    <w:unhideWhenUsed/>
    <w:rsid w:val="00896C55"/>
    <w:pPr>
      <w:spacing w:line="240" w:lineRule="auto"/>
    </w:pPr>
    <w:rPr>
      <w:sz w:val="20"/>
      <w:szCs w:val="20"/>
    </w:rPr>
  </w:style>
  <w:style w:type="character" w:customStyle="1" w:styleId="CommentTextChar">
    <w:name w:val="Comment Text Char"/>
    <w:basedOn w:val="DefaultParagraphFont"/>
    <w:link w:val="CommentText"/>
    <w:uiPriority w:val="99"/>
    <w:rsid w:val="00896C55"/>
    <w:rPr>
      <w:sz w:val="20"/>
      <w:szCs w:val="20"/>
    </w:rPr>
  </w:style>
  <w:style w:type="paragraph" w:styleId="CommentSubject">
    <w:name w:val="annotation subject"/>
    <w:basedOn w:val="CommentText"/>
    <w:next w:val="CommentText"/>
    <w:link w:val="CommentSubjectChar"/>
    <w:uiPriority w:val="99"/>
    <w:semiHidden/>
    <w:unhideWhenUsed/>
    <w:rsid w:val="00896C55"/>
    <w:rPr>
      <w:b/>
      <w:bCs/>
    </w:rPr>
  </w:style>
  <w:style w:type="character" w:customStyle="1" w:styleId="CommentSubjectChar">
    <w:name w:val="Comment Subject Char"/>
    <w:basedOn w:val="CommentTextChar"/>
    <w:link w:val="CommentSubject"/>
    <w:uiPriority w:val="99"/>
    <w:semiHidden/>
    <w:rsid w:val="00896C55"/>
    <w:rPr>
      <w:b/>
      <w:bCs/>
      <w:sz w:val="20"/>
      <w:szCs w:val="20"/>
    </w:rPr>
  </w:style>
  <w:style w:type="paragraph" w:styleId="BalloonText">
    <w:name w:val="Balloon Text"/>
    <w:basedOn w:val="Normal"/>
    <w:link w:val="BalloonTextChar"/>
    <w:uiPriority w:val="99"/>
    <w:semiHidden/>
    <w:unhideWhenUsed/>
    <w:rsid w:val="00896C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C55"/>
    <w:rPr>
      <w:rFonts w:ascii="Tahoma" w:hAnsi="Tahoma" w:cs="Tahoma"/>
      <w:sz w:val="16"/>
      <w:szCs w:val="16"/>
    </w:rPr>
  </w:style>
  <w:style w:type="paragraph" w:customStyle="1" w:styleId="Headingmain">
    <w:name w:val="Heading main"/>
    <w:basedOn w:val="Normal"/>
    <w:link w:val="HeadingmainChar"/>
    <w:qFormat/>
    <w:rsid w:val="00E13E98"/>
    <w:pPr>
      <w:spacing w:after="120" w:line="240" w:lineRule="auto"/>
    </w:pPr>
    <w:rPr>
      <w:caps/>
      <w:lang w:val="en-US"/>
    </w:rPr>
  </w:style>
  <w:style w:type="character" w:customStyle="1" w:styleId="HeadingmainChar">
    <w:name w:val="Heading main Char"/>
    <w:basedOn w:val="DefaultParagraphFont"/>
    <w:link w:val="Headingmain"/>
    <w:rsid w:val="00E13E98"/>
    <w:rPr>
      <w:caps/>
      <w:lang w:val="en-US"/>
    </w:rPr>
  </w:style>
  <w:style w:type="paragraph" w:customStyle="1" w:styleId="Maintext">
    <w:name w:val="Main text"/>
    <w:basedOn w:val="Normal"/>
    <w:link w:val="MaintextChar"/>
    <w:qFormat/>
    <w:rsid w:val="00E13E98"/>
    <w:pPr>
      <w:spacing w:after="120" w:line="240" w:lineRule="auto"/>
    </w:pPr>
    <w:rPr>
      <w:rFonts w:cs="Arial"/>
      <w:lang w:val="en-US"/>
    </w:rPr>
  </w:style>
  <w:style w:type="character" w:customStyle="1" w:styleId="MaintextChar">
    <w:name w:val="Main text Char"/>
    <w:basedOn w:val="DefaultParagraphFont"/>
    <w:link w:val="Maintext"/>
    <w:rsid w:val="00E13E98"/>
    <w:rPr>
      <w:rFonts w:cs="Arial"/>
      <w:lang w:val="en-US"/>
    </w:rPr>
  </w:style>
  <w:style w:type="paragraph" w:styleId="Header">
    <w:name w:val="header"/>
    <w:basedOn w:val="Normal"/>
    <w:link w:val="HeaderChar"/>
    <w:uiPriority w:val="99"/>
    <w:unhideWhenUsed/>
    <w:rsid w:val="003B6B3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6B3F"/>
  </w:style>
  <w:style w:type="paragraph" w:styleId="Footer">
    <w:name w:val="footer"/>
    <w:basedOn w:val="Normal"/>
    <w:link w:val="FooterChar"/>
    <w:uiPriority w:val="99"/>
    <w:unhideWhenUsed/>
    <w:rsid w:val="003B6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6B3F"/>
  </w:style>
  <w:style w:type="paragraph" w:styleId="FootnoteText">
    <w:name w:val="footnote text"/>
    <w:basedOn w:val="Normal"/>
    <w:link w:val="FootnoteTextChar"/>
    <w:uiPriority w:val="99"/>
    <w:semiHidden/>
    <w:unhideWhenUsed/>
    <w:rsid w:val="00BA084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0840"/>
    <w:rPr>
      <w:sz w:val="20"/>
      <w:szCs w:val="20"/>
    </w:rPr>
  </w:style>
  <w:style w:type="character" w:styleId="FootnoteReference">
    <w:name w:val="footnote reference"/>
    <w:basedOn w:val="DefaultParagraphFont"/>
    <w:uiPriority w:val="99"/>
    <w:semiHidden/>
    <w:unhideWhenUsed/>
    <w:rsid w:val="00BA0840"/>
    <w:rPr>
      <w:vertAlign w:val="superscript"/>
    </w:rPr>
  </w:style>
  <w:style w:type="paragraph" w:styleId="Revision">
    <w:name w:val="Revision"/>
    <w:hidden/>
    <w:uiPriority w:val="99"/>
    <w:semiHidden/>
    <w:rsid w:val="007D5AB2"/>
    <w:pPr>
      <w:spacing w:after="0" w:line="240" w:lineRule="auto"/>
    </w:pPr>
  </w:style>
  <w:style w:type="paragraph" w:customStyle="1" w:styleId="BEHeading1">
    <w:name w:val="BE_Heading_1"/>
    <w:basedOn w:val="Normal"/>
    <w:link w:val="BEHeading1Char"/>
    <w:qFormat/>
    <w:rsid w:val="00F11DBD"/>
    <w:pPr>
      <w:spacing w:after="0" w:line="480" w:lineRule="auto"/>
      <w:contextualSpacing/>
      <w:outlineLvl w:val="0"/>
    </w:pPr>
    <w:rPr>
      <w:rFonts w:ascii="Calibri" w:eastAsia="Calibri" w:hAnsi="Calibri" w:cs="Times New Roman"/>
      <w:b/>
      <w:caps/>
      <w:lang w:val="en-US"/>
    </w:rPr>
  </w:style>
  <w:style w:type="character" w:customStyle="1" w:styleId="BEHeading1Char">
    <w:name w:val="BE_Heading_1 Char"/>
    <w:link w:val="BEHeading1"/>
    <w:rsid w:val="00F11DBD"/>
    <w:rPr>
      <w:rFonts w:ascii="Calibri" w:eastAsia="Calibri" w:hAnsi="Calibri" w:cs="Times New Roman"/>
      <w:b/>
      <w:caps/>
      <w:lang w:val="en-US"/>
    </w:rPr>
  </w:style>
  <w:style w:type="paragraph" w:customStyle="1" w:styleId="BEheading10">
    <w:name w:val="BE_heading_1"/>
    <w:basedOn w:val="Normal"/>
    <w:link w:val="BEheading1Char0"/>
    <w:qFormat/>
    <w:rsid w:val="00F11DBD"/>
    <w:pPr>
      <w:spacing w:after="0" w:line="480" w:lineRule="auto"/>
      <w:contextualSpacing/>
      <w:outlineLvl w:val="0"/>
    </w:pPr>
    <w:rPr>
      <w:rFonts w:ascii="Calibri" w:eastAsia="Times New Roman" w:hAnsi="Calibri" w:cs="Times New Roman"/>
      <w:b/>
      <w:caps/>
      <w:sz w:val="20"/>
      <w:szCs w:val="20"/>
      <w:lang w:val="en-US"/>
    </w:rPr>
  </w:style>
  <w:style w:type="character" w:customStyle="1" w:styleId="BEheading1Char0">
    <w:name w:val="BE_heading_1 Char"/>
    <w:link w:val="BEheading10"/>
    <w:rsid w:val="00F11DBD"/>
    <w:rPr>
      <w:rFonts w:ascii="Calibri" w:eastAsia="Times New Roman" w:hAnsi="Calibri" w:cs="Times New Roman"/>
      <w:b/>
      <w:caps/>
      <w:sz w:val="20"/>
      <w:szCs w:val="20"/>
      <w:lang w:val="en-US"/>
    </w:rPr>
  </w:style>
  <w:style w:type="paragraph" w:customStyle="1" w:styleId="BEFootnote-figure">
    <w:name w:val="BE Footnote - figure"/>
    <w:basedOn w:val="Normal"/>
    <w:link w:val="BEFootnote-figureChar"/>
    <w:qFormat/>
    <w:rsid w:val="00F11DBD"/>
    <w:pPr>
      <w:spacing w:after="0" w:line="360" w:lineRule="auto"/>
      <w:contextualSpacing/>
    </w:pPr>
    <w:rPr>
      <w:rFonts w:ascii="Calibri" w:eastAsia="Calibri" w:hAnsi="Calibri" w:cs="Times New Roman"/>
      <w:sz w:val="18"/>
      <w:szCs w:val="18"/>
      <w:lang w:val="en-US"/>
    </w:rPr>
  </w:style>
  <w:style w:type="character" w:customStyle="1" w:styleId="BEFootnote-figureChar">
    <w:name w:val="BE Footnote - figure Char"/>
    <w:link w:val="BEFootnote-figure"/>
    <w:rsid w:val="00F11DBD"/>
    <w:rPr>
      <w:rFonts w:ascii="Calibri" w:eastAsia="Calibri" w:hAnsi="Calibri" w:cs="Times New Roman"/>
      <w:sz w:val="18"/>
      <w:szCs w:val="18"/>
      <w:lang w:val="en-US"/>
    </w:rPr>
  </w:style>
  <w:style w:type="character" w:styleId="LineNumber">
    <w:name w:val="line number"/>
    <w:basedOn w:val="DefaultParagraphFont"/>
    <w:uiPriority w:val="99"/>
    <w:semiHidden/>
    <w:unhideWhenUsed/>
    <w:rsid w:val="001314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698310">
      <w:bodyDiv w:val="1"/>
      <w:marLeft w:val="0"/>
      <w:marRight w:val="0"/>
      <w:marTop w:val="0"/>
      <w:marBottom w:val="0"/>
      <w:divBdr>
        <w:top w:val="none" w:sz="0" w:space="0" w:color="auto"/>
        <w:left w:val="none" w:sz="0" w:space="0" w:color="auto"/>
        <w:bottom w:val="none" w:sz="0" w:space="0" w:color="auto"/>
        <w:right w:val="none" w:sz="0" w:space="0" w:color="auto"/>
      </w:divBdr>
    </w:div>
    <w:div w:id="539435482">
      <w:bodyDiv w:val="1"/>
      <w:marLeft w:val="0"/>
      <w:marRight w:val="0"/>
      <w:marTop w:val="0"/>
      <w:marBottom w:val="0"/>
      <w:divBdr>
        <w:top w:val="none" w:sz="0" w:space="0" w:color="auto"/>
        <w:left w:val="none" w:sz="0" w:space="0" w:color="auto"/>
        <w:bottom w:val="none" w:sz="0" w:space="0" w:color="auto"/>
        <w:right w:val="none" w:sz="0" w:space="0" w:color="auto"/>
      </w:divBdr>
    </w:div>
    <w:div w:id="597711361">
      <w:bodyDiv w:val="1"/>
      <w:marLeft w:val="0"/>
      <w:marRight w:val="0"/>
      <w:marTop w:val="0"/>
      <w:marBottom w:val="0"/>
      <w:divBdr>
        <w:top w:val="none" w:sz="0" w:space="0" w:color="auto"/>
        <w:left w:val="none" w:sz="0" w:space="0" w:color="auto"/>
        <w:bottom w:val="none" w:sz="0" w:space="0" w:color="auto"/>
        <w:right w:val="none" w:sz="0" w:space="0" w:color="auto"/>
      </w:divBdr>
    </w:div>
    <w:div w:id="654798145">
      <w:bodyDiv w:val="1"/>
      <w:marLeft w:val="0"/>
      <w:marRight w:val="0"/>
      <w:marTop w:val="0"/>
      <w:marBottom w:val="0"/>
      <w:divBdr>
        <w:top w:val="none" w:sz="0" w:space="0" w:color="auto"/>
        <w:left w:val="none" w:sz="0" w:space="0" w:color="auto"/>
        <w:bottom w:val="none" w:sz="0" w:space="0" w:color="auto"/>
        <w:right w:val="none" w:sz="0" w:space="0" w:color="auto"/>
      </w:divBdr>
    </w:div>
    <w:div w:id="664556402">
      <w:bodyDiv w:val="1"/>
      <w:marLeft w:val="0"/>
      <w:marRight w:val="0"/>
      <w:marTop w:val="0"/>
      <w:marBottom w:val="0"/>
      <w:divBdr>
        <w:top w:val="none" w:sz="0" w:space="0" w:color="auto"/>
        <w:left w:val="none" w:sz="0" w:space="0" w:color="auto"/>
        <w:bottom w:val="none" w:sz="0" w:space="0" w:color="auto"/>
        <w:right w:val="none" w:sz="0" w:space="0" w:color="auto"/>
      </w:divBdr>
    </w:div>
    <w:div w:id="709646364">
      <w:bodyDiv w:val="1"/>
      <w:marLeft w:val="0"/>
      <w:marRight w:val="0"/>
      <w:marTop w:val="0"/>
      <w:marBottom w:val="0"/>
      <w:divBdr>
        <w:top w:val="none" w:sz="0" w:space="0" w:color="auto"/>
        <w:left w:val="none" w:sz="0" w:space="0" w:color="auto"/>
        <w:bottom w:val="none" w:sz="0" w:space="0" w:color="auto"/>
        <w:right w:val="none" w:sz="0" w:space="0" w:color="auto"/>
      </w:divBdr>
    </w:div>
    <w:div w:id="911813555">
      <w:bodyDiv w:val="1"/>
      <w:marLeft w:val="0"/>
      <w:marRight w:val="0"/>
      <w:marTop w:val="0"/>
      <w:marBottom w:val="0"/>
      <w:divBdr>
        <w:top w:val="none" w:sz="0" w:space="0" w:color="auto"/>
        <w:left w:val="none" w:sz="0" w:space="0" w:color="auto"/>
        <w:bottom w:val="none" w:sz="0" w:space="0" w:color="auto"/>
        <w:right w:val="none" w:sz="0" w:space="0" w:color="auto"/>
      </w:divBdr>
    </w:div>
    <w:div w:id="1230074412">
      <w:bodyDiv w:val="1"/>
      <w:marLeft w:val="0"/>
      <w:marRight w:val="0"/>
      <w:marTop w:val="0"/>
      <w:marBottom w:val="0"/>
      <w:divBdr>
        <w:top w:val="none" w:sz="0" w:space="0" w:color="auto"/>
        <w:left w:val="none" w:sz="0" w:space="0" w:color="auto"/>
        <w:bottom w:val="none" w:sz="0" w:space="0" w:color="auto"/>
        <w:right w:val="none" w:sz="0" w:space="0" w:color="auto"/>
      </w:divBdr>
    </w:div>
    <w:div w:id="1898128411">
      <w:bodyDiv w:val="1"/>
      <w:marLeft w:val="0"/>
      <w:marRight w:val="0"/>
      <w:marTop w:val="0"/>
      <w:marBottom w:val="0"/>
      <w:divBdr>
        <w:top w:val="none" w:sz="0" w:space="0" w:color="auto"/>
        <w:left w:val="none" w:sz="0" w:space="0" w:color="auto"/>
        <w:bottom w:val="none" w:sz="0" w:space="0" w:color="auto"/>
        <w:right w:val="none" w:sz="0" w:space="0" w:color="auto"/>
      </w:divBdr>
    </w:div>
    <w:div w:id="1915357159">
      <w:bodyDiv w:val="1"/>
      <w:marLeft w:val="0"/>
      <w:marRight w:val="0"/>
      <w:marTop w:val="0"/>
      <w:marBottom w:val="0"/>
      <w:divBdr>
        <w:top w:val="none" w:sz="0" w:space="0" w:color="auto"/>
        <w:left w:val="none" w:sz="0" w:space="0" w:color="auto"/>
        <w:bottom w:val="none" w:sz="0" w:space="0" w:color="auto"/>
        <w:right w:val="none" w:sz="0" w:space="0" w:color="auto"/>
      </w:divBdr>
    </w:div>
    <w:div w:id="2103064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66" Type="http://schemas.microsoft.com/office/2011/relationships/people" Target="people.xml"/><Relationship Id="rId5" Type="http://schemas.openxmlformats.org/officeDocument/2006/relationships/settings" Target="settings.xml"/><Relationship Id="rId10" Type="http://schemas.openxmlformats.org/officeDocument/2006/relationships/fontTable" Target="fontTable.xml"/><Relationship Id="rId65"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644A22-E7E3-499F-9578-5261043B9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8</Words>
  <Characters>3959</Characters>
  <Application>Microsoft Office Word</Application>
  <DocSecurity>0</DocSecurity>
  <Lines>32</Lines>
  <Paragraphs>9</Paragraphs>
  <ScaleCrop>false</ScaleCrop>
  <HeadingPairs>
    <vt:vector size="6" baseType="variant">
      <vt:variant>
        <vt:lpstr>Title</vt:lpstr>
      </vt:variant>
      <vt:variant>
        <vt:i4>1</vt:i4>
      </vt:variant>
      <vt:variant>
        <vt:lpstr>Název</vt:lpstr>
      </vt:variant>
      <vt:variant>
        <vt:i4>1</vt:i4>
      </vt:variant>
      <vt:variant>
        <vt:lpstr>שם</vt:lpstr>
      </vt:variant>
      <vt:variant>
        <vt:i4>1</vt:i4>
      </vt:variant>
    </vt:vector>
  </HeadingPairs>
  <TitlesOfParts>
    <vt:vector size="3" baseType="lpstr">
      <vt:lpstr/>
      <vt:lpstr/>
      <vt:lpstr/>
    </vt:vector>
  </TitlesOfParts>
  <Company>Microsoft</Company>
  <LinksUpToDate>false</LinksUpToDate>
  <CharactersWithSpaces>4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Bulla</dc:creator>
  <cp:lastModifiedBy>Martin Bulla</cp:lastModifiedBy>
  <cp:revision>3</cp:revision>
  <cp:lastPrinted>2017-06-04T01:10:00Z</cp:lastPrinted>
  <dcterms:created xsi:type="dcterms:W3CDTF">2018-05-10T12:09:00Z</dcterms:created>
  <dcterms:modified xsi:type="dcterms:W3CDTF">2018-05-10T12:15:00Z</dcterms:modified>
</cp:coreProperties>
</file>